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E9C6A1" w14:textId="77777777" w:rsidR="00381EC9" w:rsidRPr="005E1E02" w:rsidRDefault="00551D82" w:rsidP="00845E60">
      <w:bookmarkStart w:id="0" w:name="gjdgxs" w:colFirst="0" w:colLast="0"/>
      <w:bookmarkEnd w:id="0"/>
      <w:r w:rsidRPr="005E1E02">
        <w:rPr>
          <w:b/>
        </w:rPr>
        <w:t>TITLE:</w:t>
      </w:r>
    </w:p>
    <w:p w14:paraId="3480A4AF" w14:textId="25DF4F16" w:rsidR="003672BF" w:rsidRPr="005E1E02" w:rsidRDefault="003672BF" w:rsidP="00845E60">
      <w:pPr>
        <w:rPr>
          <w:bCs/>
        </w:rPr>
      </w:pPr>
      <w:r w:rsidRPr="005E1E02">
        <w:rPr>
          <w:bCs/>
        </w:rPr>
        <w:t>Cuff-Free Suture-Based Cervical Model for Secondary Heterotopic Heart Transplantation</w:t>
      </w:r>
      <w:r w:rsidR="009F62A5" w:rsidRPr="005E1E02">
        <w:rPr>
          <w:bCs/>
        </w:rPr>
        <w:t xml:space="preserve"> to Evaluate Donor-Specific Immune Tolerance in Mice</w:t>
      </w:r>
    </w:p>
    <w:p w14:paraId="61D0C03C" w14:textId="77777777" w:rsidR="006E4797" w:rsidRPr="005E1E02" w:rsidRDefault="006E4797" w:rsidP="00845E60">
      <w:pPr>
        <w:rPr>
          <w:b/>
        </w:rPr>
      </w:pPr>
    </w:p>
    <w:p w14:paraId="7F5CEE86" w14:textId="2B378171" w:rsidR="00714BE0" w:rsidRPr="005E1E02" w:rsidRDefault="00551D82" w:rsidP="00845E60">
      <w:pPr>
        <w:rPr>
          <w:i/>
        </w:rPr>
      </w:pPr>
      <w:bookmarkStart w:id="1" w:name="30j0zll" w:colFirst="0" w:colLast="0"/>
      <w:bookmarkEnd w:id="1"/>
      <w:r w:rsidRPr="005E1E02">
        <w:rPr>
          <w:b/>
        </w:rPr>
        <w:t xml:space="preserve">AUTHORS AND AFFILIATIONS: </w:t>
      </w:r>
    </w:p>
    <w:p w14:paraId="6AD48C34" w14:textId="4611E86E" w:rsidR="004F1910" w:rsidRPr="005E1E02" w:rsidRDefault="004F1910" w:rsidP="00845E60">
      <w:pPr>
        <w:pBdr>
          <w:top w:val="nil"/>
          <w:left w:val="nil"/>
          <w:bottom w:val="nil"/>
          <w:right w:val="nil"/>
          <w:between w:val="nil"/>
        </w:pBdr>
      </w:pPr>
      <w:r w:rsidRPr="005E1E02">
        <w:t>Minxue Liao</w:t>
      </w:r>
      <w:r w:rsidR="000E467D" w:rsidRPr="005E1E02">
        <w:rPr>
          <w:vertAlign w:val="superscript"/>
        </w:rPr>
        <w:t>*</w:t>
      </w:r>
      <w:r w:rsidR="000E467D" w:rsidRPr="005E1E02">
        <w:t>,</w:t>
      </w:r>
      <w:r w:rsidR="00DD50F3" w:rsidRPr="005E1E02">
        <w:t xml:space="preserve"> </w:t>
      </w:r>
      <w:r w:rsidRPr="005E1E02">
        <w:t>Kaifeng Liu</w:t>
      </w:r>
      <w:r w:rsidR="000E467D" w:rsidRPr="005E1E02">
        <w:rPr>
          <w:vertAlign w:val="superscript"/>
        </w:rPr>
        <w:t>*</w:t>
      </w:r>
      <w:r w:rsidRPr="005E1E02">
        <w:t>,</w:t>
      </w:r>
      <w:r w:rsidR="00DD50F3" w:rsidRPr="005E1E02">
        <w:t xml:space="preserve"> </w:t>
      </w:r>
      <w:r w:rsidRPr="005E1E02">
        <w:t>Leonardo</w:t>
      </w:r>
      <w:r w:rsidR="00322D4B" w:rsidRPr="005E1E02">
        <w:t xml:space="preserve"> V.</w:t>
      </w:r>
      <w:r w:rsidRPr="005E1E02">
        <w:t xml:space="preserve"> Riella,</w:t>
      </w:r>
      <w:r w:rsidR="00DD50F3" w:rsidRPr="005E1E02">
        <w:t xml:space="preserve"> </w:t>
      </w:r>
      <w:r w:rsidRPr="005E1E02">
        <w:t>Thiago J. Borges</w:t>
      </w:r>
    </w:p>
    <w:p w14:paraId="4F92A496" w14:textId="77777777" w:rsidR="00322D4B" w:rsidRPr="005E1E02" w:rsidRDefault="00322D4B" w:rsidP="00845E60">
      <w:pPr>
        <w:pBdr>
          <w:top w:val="nil"/>
          <w:left w:val="nil"/>
          <w:bottom w:val="nil"/>
          <w:right w:val="nil"/>
          <w:between w:val="nil"/>
        </w:pBdr>
      </w:pPr>
    </w:p>
    <w:p w14:paraId="771388BE" w14:textId="61E3059E" w:rsidR="004F1910" w:rsidRPr="005E1E02" w:rsidRDefault="004F1910" w:rsidP="00845E60">
      <w:pPr>
        <w:pBdr>
          <w:top w:val="nil"/>
          <w:left w:val="nil"/>
          <w:bottom w:val="nil"/>
          <w:right w:val="nil"/>
          <w:between w:val="nil"/>
        </w:pBdr>
      </w:pPr>
      <w:r w:rsidRPr="005E1E02">
        <w:t>Center for Transplantation Sciences, Massachusetts General Hospital, Boston, USA</w:t>
      </w:r>
    </w:p>
    <w:p w14:paraId="4258BCD6" w14:textId="77777777" w:rsidR="006E4797" w:rsidRPr="005E1E02" w:rsidRDefault="006E4797" w:rsidP="00845E60">
      <w:pPr>
        <w:pBdr>
          <w:top w:val="nil"/>
          <w:left w:val="nil"/>
          <w:bottom w:val="nil"/>
          <w:right w:val="nil"/>
          <w:between w:val="nil"/>
        </w:pBdr>
      </w:pPr>
    </w:p>
    <w:p w14:paraId="76FF1EE5" w14:textId="10ADA091" w:rsidR="00DD50F3" w:rsidRPr="005E1E02" w:rsidRDefault="00DD50F3" w:rsidP="00845E60">
      <w:pPr>
        <w:pBdr>
          <w:top w:val="nil"/>
          <w:left w:val="nil"/>
          <w:bottom w:val="nil"/>
          <w:right w:val="nil"/>
          <w:between w:val="nil"/>
        </w:pBdr>
      </w:pPr>
      <w:r w:rsidRPr="005E1E02">
        <w:t>Email addresses of co-authors:</w:t>
      </w:r>
    </w:p>
    <w:p w14:paraId="58EAB6EA" w14:textId="2A1FC81A" w:rsidR="00381EC9" w:rsidRPr="005E1E02" w:rsidRDefault="00381EC9" w:rsidP="00845E60">
      <w:pPr>
        <w:pBdr>
          <w:top w:val="nil"/>
          <w:left w:val="nil"/>
          <w:bottom w:val="nil"/>
          <w:right w:val="nil"/>
          <w:between w:val="nil"/>
        </w:pBdr>
      </w:pPr>
      <w:r w:rsidRPr="005E1E02">
        <w:t>Minxue Liao</w:t>
      </w:r>
      <w:r w:rsidR="00DD50F3" w:rsidRPr="005E1E02">
        <w:rPr>
          <w:vertAlign w:val="superscript"/>
        </w:rPr>
        <w:tab/>
      </w:r>
      <w:r w:rsidR="00DD50F3" w:rsidRPr="005E1E02">
        <w:rPr>
          <w:vertAlign w:val="superscript"/>
        </w:rPr>
        <w:tab/>
      </w:r>
      <w:r w:rsidR="00DD50F3" w:rsidRPr="005E1E02">
        <w:rPr>
          <w:vertAlign w:val="superscript"/>
        </w:rPr>
        <w:tab/>
      </w:r>
      <w:r w:rsidRPr="005E1E02">
        <w:t>(MLIAO4@mgh.harvard.edu)</w:t>
      </w:r>
    </w:p>
    <w:p w14:paraId="3F782099" w14:textId="5E9DDB37" w:rsidR="00381EC9" w:rsidRPr="005E1E02" w:rsidRDefault="00381EC9" w:rsidP="00845E60">
      <w:pPr>
        <w:pBdr>
          <w:top w:val="nil"/>
          <w:left w:val="nil"/>
          <w:bottom w:val="nil"/>
          <w:right w:val="nil"/>
          <w:between w:val="nil"/>
        </w:pBdr>
      </w:pPr>
      <w:r w:rsidRPr="005E1E02">
        <w:t>Kaifeng Liu</w:t>
      </w:r>
      <w:r w:rsidR="00DD50F3" w:rsidRPr="005E1E02">
        <w:rPr>
          <w:vertAlign w:val="superscript"/>
        </w:rPr>
        <w:tab/>
      </w:r>
      <w:r w:rsidR="00DD50F3" w:rsidRPr="005E1E02">
        <w:rPr>
          <w:vertAlign w:val="superscript"/>
        </w:rPr>
        <w:tab/>
      </w:r>
      <w:r w:rsidR="00DD50F3" w:rsidRPr="005E1E02">
        <w:rPr>
          <w:vertAlign w:val="superscript"/>
        </w:rPr>
        <w:tab/>
      </w:r>
      <w:r w:rsidRPr="005E1E02">
        <w:t>(KLIU20@mgh.harvard.edu)</w:t>
      </w:r>
    </w:p>
    <w:p w14:paraId="7E877581" w14:textId="6320A8FE" w:rsidR="00381EC9" w:rsidRPr="005E1E02" w:rsidRDefault="00381EC9" w:rsidP="00845E60">
      <w:pPr>
        <w:pBdr>
          <w:top w:val="nil"/>
          <w:left w:val="nil"/>
          <w:bottom w:val="nil"/>
          <w:right w:val="nil"/>
          <w:between w:val="nil"/>
        </w:pBdr>
      </w:pPr>
      <w:r w:rsidRPr="005E1E02">
        <w:t>Leonardo V. Riella</w:t>
      </w:r>
      <w:r w:rsidR="00DD50F3" w:rsidRPr="005E1E02">
        <w:rPr>
          <w:vertAlign w:val="superscript"/>
        </w:rPr>
        <w:tab/>
      </w:r>
      <w:r w:rsidR="00DD50F3" w:rsidRPr="005E1E02">
        <w:rPr>
          <w:vertAlign w:val="superscript"/>
        </w:rPr>
        <w:tab/>
      </w:r>
      <w:r w:rsidRPr="005E1E02">
        <w:t>(</w:t>
      </w:r>
      <w:r w:rsidR="00DD50F3" w:rsidRPr="005E1E02">
        <w:t>LRIELLA@MGH.HARVARD.EDU</w:t>
      </w:r>
      <w:r w:rsidRPr="005E1E02">
        <w:t>)</w:t>
      </w:r>
    </w:p>
    <w:p w14:paraId="4675ACD7" w14:textId="77777777" w:rsidR="00DD50F3" w:rsidRPr="005E1E02" w:rsidRDefault="00DD50F3" w:rsidP="00845E60">
      <w:pPr>
        <w:pBdr>
          <w:top w:val="nil"/>
          <w:left w:val="nil"/>
          <w:bottom w:val="nil"/>
          <w:right w:val="nil"/>
          <w:between w:val="nil"/>
        </w:pBdr>
      </w:pPr>
    </w:p>
    <w:p w14:paraId="01E37C67" w14:textId="2AD0A2A9" w:rsidR="00DD50F3" w:rsidRPr="005E1E02" w:rsidRDefault="00DD50F3" w:rsidP="00845E60">
      <w:pPr>
        <w:pBdr>
          <w:top w:val="nil"/>
          <w:left w:val="nil"/>
          <w:bottom w:val="nil"/>
          <w:right w:val="nil"/>
          <w:between w:val="nil"/>
        </w:pBdr>
      </w:pPr>
      <w:r w:rsidRPr="005E1E02">
        <w:t>Corresponding author:</w:t>
      </w:r>
    </w:p>
    <w:p w14:paraId="2DB3D398" w14:textId="14D69630" w:rsidR="00381EC9" w:rsidRPr="005E1E02" w:rsidRDefault="00381EC9" w:rsidP="00845E60">
      <w:pPr>
        <w:pBdr>
          <w:top w:val="nil"/>
          <w:left w:val="nil"/>
          <w:bottom w:val="nil"/>
          <w:right w:val="nil"/>
          <w:between w:val="nil"/>
        </w:pBdr>
      </w:pPr>
      <w:r w:rsidRPr="005E1E02">
        <w:t>Thiago J. Borges</w:t>
      </w:r>
      <w:r w:rsidR="00DD50F3" w:rsidRPr="005E1E02">
        <w:rPr>
          <w:vertAlign w:val="superscript"/>
        </w:rPr>
        <w:tab/>
      </w:r>
      <w:r w:rsidR="00DD50F3" w:rsidRPr="005E1E02">
        <w:rPr>
          <w:vertAlign w:val="superscript"/>
        </w:rPr>
        <w:tab/>
      </w:r>
      <w:r w:rsidRPr="005E1E02">
        <w:t xml:space="preserve">(TDEJESUSBORGES@MGH.HARVARD.EDU) </w:t>
      </w:r>
    </w:p>
    <w:p w14:paraId="2BAACE84" w14:textId="77777777" w:rsidR="004C02FE" w:rsidRPr="005E1E02" w:rsidRDefault="004C02FE" w:rsidP="00845E60">
      <w:pPr>
        <w:pBdr>
          <w:top w:val="nil"/>
          <w:left w:val="nil"/>
          <w:bottom w:val="nil"/>
          <w:right w:val="nil"/>
          <w:between w:val="nil"/>
        </w:pBdr>
      </w:pPr>
    </w:p>
    <w:p w14:paraId="28C8F9B7" w14:textId="54D55613" w:rsidR="00DD50F3" w:rsidRPr="005E1E02" w:rsidRDefault="00DD50F3" w:rsidP="00845E60">
      <w:pPr>
        <w:pBdr>
          <w:top w:val="nil"/>
          <w:left w:val="nil"/>
          <w:bottom w:val="nil"/>
          <w:right w:val="nil"/>
          <w:between w:val="nil"/>
        </w:pBdr>
      </w:pPr>
      <w:r w:rsidRPr="005E1E02">
        <w:rPr>
          <w:vertAlign w:val="superscript"/>
        </w:rPr>
        <w:t>*</w:t>
      </w:r>
      <w:r w:rsidRPr="005E1E02">
        <w:t>These authors contributed equally to this work.</w:t>
      </w:r>
    </w:p>
    <w:p w14:paraId="5C9D7467" w14:textId="77777777" w:rsidR="00DD50F3" w:rsidRPr="005E1E02" w:rsidRDefault="00DD50F3" w:rsidP="00845E60">
      <w:pPr>
        <w:pStyle w:val="Heading1"/>
        <w:spacing w:before="0" w:after="0"/>
        <w:rPr>
          <w:sz w:val="24"/>
          <w:szCs w:val="24"/>
        </w:rPr>
      </w:pPr>
      <w:bookmarkStart w:id="2" w:name="kix.dnstqay1kwjl" w:colFirst="0" w:colLast="0"/>
      <w:bookmarkEnd w:id="2"/>
    </w:p>
    <w:p w14:paraId="61512F0A" w14:textId="3967C280" w:rsidR="006E4797" w:rsidRPr="005E1E02" w:rsidRDefault="00551D82" w:rsidP="00845E60">
      <w:pPr>
        <w:pStyle w:val="Heading1"/>
        <w:spacing w:before="0" w:after="0"/>
        <w:rPr>
          <w:sz w:val="24"/>
          <w:szCs w:val="24"/>
        </w:rPr>
      </w:pPr>
      <w:r w:rsidRPr="005E1E02">
        <w:rPr>
          <w:sz w:val="24"/>
          <w:szCs w:val="24"/>
        </w:rPr>
        <w:t xml:space="preserve">SUMMARY: </w:t>
      </w:r>
    </w:p>
    <w:p w14:paraId="02866F8C" w14:textId="0DB2A6BA" w:rsidR="006E4797" w:rsidRPr="005E1E02" w:rsidRDefault="006B2666" w:rsidP="00845E60">
      <w:r w:rsidRPr="005E1E02">
        <w:t xml:space="preserve">This protocol </w:t>
      </w:r>
      <w:r w:rsidR="0014527A" w:rsidRPr="005E1E02">
        <w:t>presents</w:t>
      </w:r>
      <w:r w:rsidRPr="005E1E02">
        <w:t xml:space="preserve"> a cuff-free, suture-based cervical heterotopic heart transplantation technique in mice, designed to enable </w:t>
      </w:r>
      <w:r w:rsidR="00C95C64" w:rsidRPr="005E1E02">
        <w:t xml:space="preserve">the </w:t>
      </w:r>
      <w:r w:rsidRPr="005E1E02">
        <w:t xml:space="preserve">reliable </w:t>
      </w:r>
      <w:r w:rsidR="00322D4B" w:rsidRPr="005E1E02">
        <w:t xml:space="preserve">placement of a second </w:t>
      </w:r>
      <w:r w:rsidR="00550BAE" w:rsidRPr="005E1E02">
        <w:t xml:space="preserve">heterotopic </w:t>
      </w:r>
      <w:r w:rsidR="00C1128B" w:rsidRPr="005E1E02">
        <w:t xml:space="preserve">cardiac </w:t>
      </w:r>
      <w:r w:rsidR="00322D4B" w:rsidRPr="005E1E02">
        <w:t>graft</w:t>
      </w:r>
      <w:r w:rsidRPr="005E1E02">
        <w:t xml:space="preserve"> for evaluating donor-specific immune tolerance under physiological conditions with </w:t>
      </w:r>
      <w:r w:rsidR="00350FC2" w:rsidRPr="005E1E02">
        <w:t xml:space="preserve">minimal </w:t>
      </w:r>
      <w:r w:rsidR="00E20634" w:rsidRPr="005E1E02">
        <w:t xml:space="preserve">interference from </w:t>
      </w:r>
      <w:r w:rsidRPr="005E1E02">
        <w:t>foreign material.</w:t>
      </w:r>
    </w:p>
    <w:p w14:paraId="2FE72B56" w14:textId="77777777" w:rsidR="00081B9A" w:rsidRPr="005E1E02" w:rsidRDefault="00081B9A" w:rsidP="00845E60"/>
    <w:p w14:paraId="7A720A53" w14:textId="114953D3" w:rsidR="006E4797" w:rsidRPr="005E1E02" w:rsidRDefault="00551D82" w:rsidP="00845E60">
      <w:pPr>
        <w:pStyle w:val="Heading1"/>
        <w:spacing w:before="0" w:after="0"/>
        <w:rPr>
          <w:sz w:val="24"/>
          <w:szCs w:val="24"/>
        </w:rPr>
      </w:pPr>
      <w:bookmarkStart w:id="3" w:name="3znysh7" w:colFirst="0" w:colLast="0"/>
      <w:bookmarkEnd w:id="3"/>
      <w:r w:rsidRPr="005E1E02">
        <w:rPr>
          <w:sz w:val="24"/>
          <w:szCs w:val="24"/>
        </w:rPr>
        <w:t xml:space="preserve">ABSTRACT: </w:t>
      </w:r>
    </w:p>
    <w:p w14:paraId="29D85BE0" w14:textId="228A7D45" w:rsidR="00CC340F" w:rsidRPr="005E1E02" w:rsidRDefault="00081B9A" w:rsidP="00845E60">
      <w:r w:rsidRPr="005E1E02">
        <w:t xml:space="preserve">Murine heterotopic </w:t>
      </w:r>
      <w:r w:rsidR="00C92F56" w:rsidRPr="005E1E02">
        <w:t xml:space="preserve">cardiac </w:t>
      </w:r>
      <w:r w:rsidRPr="005E1E02">
        <w:t xml:space="preserve">transplantation is a well-established model for investigating allograft rejection and immune tolerance. In tolerance studies, </w:t>
      </w:r>
      <w:r w:rsidR="00C1128B" w:rsidRPr="005E1E02">
        <w:t xml:space="preserve">the placement of a second </w:t>
      </w:r>
      <w:r w:rsidR="00550BAE" w:rsidRPr="005E1E02">
        <w:t xml:space="preserve">heterotopic cardiac </w:t>
      </w:r>
      <w:r w:rsidR="00C1128B" w:rsidRPr="005E1E02">
        <w:t>graft</w:t>
      </w:r>
      <w:r w:rsidRPr="005E1E02">
        <w:t xml:space="preserve"> is often required to assess donor specificity, </w:t>
      </w:r>
      <w:r w:rsidR="00C1128B" w:rsidRPr="005E1E02">
        <w:t xml:space="preserve">with </w:t>
      </w:r>
      <w:r w:rsidRPr="005E1E02">
        <w:t>the cervical region provid</w:t>
      </w:r>
      <w:r w:rsidR="00C1128B" w:rsidRPr="005E1E02">
        <w:t>ing</w:t>
      </w:r>
      <w:r w:rsidRPr="005E1E02">
        <w:t xml:space="preserve"> an ideal anatomical site. </w:t>
      </w:r>
      <w:r w:rsidR="00C1128B" w:rsidRPr="005E1E02">
        <w:t>While cuff</w:t>
      </w:r>
      <w:r w:rsidRPr="005E1E02">
        <w:t>-based techniques simplify vascular anastomoses</w:t>
      </w:r>
      <w:r w:rsidR="00C1128B" w:rsidRPr="005E1E02">
        <w:t xml:space="preserve">, </w:t>
      </w:r>
      <w:r w:rsidR="000953CA" w:rsidRPr="005E1E02">
        <w:t>these methods</w:t>
      </w:r>
      <w:r w:rsidRPr="005E1E02">
        <w:t xml:space="preserve"> introduce artificial material</w:t>
      </w:r>
      <w:r w:rsidR="00C1128B" w:rsidRPr="005E1E02">
        <w:t>s</w:t>
      </w:r>
      <w:r w:rsidRPr="005E1E02">
        <w:t xml:space="preserve"> that can promote peri-anastomotic inflammation, alter hemodynamics, and confound immunological analyses. </w:t>
      </w:r>
      <w:r w:rsidR="00213191" w:rsidRPr="005E1E02">
        <w:t>Additionally</w:t>
      </w:r>
      <w:r w:rsidRPr="005E1E02">
        <w:t xml:space="preserve">, vessel narrowing </w:t>
      </w:r>
      <w:r w:rsidR="00213191" w:rsidRPr="005E1E02">
        <w:t>resulting from</w:t>
      </w:r>
      <w:r w:rsidR="00E564A7" w:rsidRPr="005E1E02">
        <w:t xml:space="preserve"> </w:t>
      </w:r>
      <w:r w:rsidR="0033614E" w:rsidRPr="005E1E02">
        <w:t>genetic modifications</w:t>
      </w:r>
      <w:r w:rsidR="00E564A7" w:rsidRPr="005E1E02">
        <w:t>,</w:t>
      </w:r>
      <w:r w:rsidRPr="005E1E02">
        <w:t xml:space="preserve"> immunosuppressive treatment, advanced recipient age, or chronic experimental conditions can make cuff placement technically </w:t>
      </w:r>
      <w:r w:rsidR="00213191" w:rsidRPr="005E1E02">
        <w:t>challenging</w:t>
      </w:r>
      <w:r w:rsidRPr="005E1E02">
        <w:t xml:space="preserve"> in small-caliber vessels.</w:t>
      </w:r>
      <w:r w:rsidR="00222D0A" w:rsidRPr="005E1E02">
        <w:t xml:space="preserve"> </w:t>
      </w:r>
      <w:r w:rsidRPr="005E1E02">
        <w:t xml:space="preserve">Here, we present a cuff-free, suture-based </w:t>
      </w:r>
      <w:r w:rsidR="00213191" w:rsidRPr="005E1E02">
        <w:t xml:space="preserve">technique for </w:t>
      </w:r>
      <w:r w:rsidRPr="005E1E02">
        <w:t xml:space="preserve">cervical heterotopic heart transplantation in mice. This method avoids </w:t>
      </w:r>
      <w:r w:rsidR="00213191" w:rsidRPr="005E1E02">
        <w:t xml:space="preserve">the use of </w:t>
      </w:r>
      <w:r w:rsidRPr="005E1E02">
        <w:t xml:space="preserve">intraluminal polymers, preserves physiological blood flow, and reduces complications </w:t>
      </w:r>
      <w:r w:rsidR="00213191" w:rsidRPr="005E1E02">
        <w:t>associated with</w:t>
      </w:r>
      <w:r w:rsidRPr="005E1E02">
        <w:t xml:space="preserve"> altered flow dynamics. The protocol includes meticulous preparation of </w:t>
      </w:r>
      <w:r w:rsidR="00213191" w:rsidRPr="005E1E02">
        <w:t xml:space="preserve">both the </w:t>
      </w:r>
      <w:r w:rsidRPr="005E1E02">
        <w:t xml:space="preserve">donor and recipient vessels, end-to-end </w:t>
      </w:r>
      <w:r w:rsidR="004C0FC6" w:rsidRPr="005E1E02">
        <w:t>micro-anastomoses</w:t>
      </w:r>
      <w:r w:rsidRPr="005E1E02">
        <w:t xml:space="preserve"> of the carotid artery and external jugular vein, intraoperative patency assessments, and postoperative monitoring</w:t>
      </w:r>
      <w:r w:rsidR="00C1128B" w:rsidRPr="005E1E02">
        <w:t xml:space="preserve"> strategies</w:t>
      </w:r>
      <w:r w:rsidRPr="005E1E02">
        <w:t>.</w:t>
      </w:r>
      <w:r w:rsidR="004C0FC6" w:rsidRPr="005E1E02">
        <w:t xml:space="preserve"> </w:t>
      </w:r>
      <w:r w:rsidR="00CC340F" w:rsidRPr="005E1E02">
        <w:t xml:space="preserve">By minimizing </w:t>
      </w:r>
      <w:r w:rsidR="00213191" w:rsidRPr="005E1E02">
        <w:t xml:space="preserve">the use of </w:t>
      </w:r>
      <w:r w:rsidR="00CC340F" w:rsidRPr="005E1E02">
        <w:t>artificial materials and adapting to small-caliber vessels, this cuff-free technique establishes a physiological and reproducible platform for secondary heart transplantation</w:t>
      </w:r>
      <w:r w:rsidR="00C1128B" w:rsidRPr="005E1E02">
        <w:t>.</w:t>
      </w:r>
      <w:r w:rsidR="00CC340F" w:rsidRPr="005E1E02">
        <w:t xml:space="preserve"> </w:t>
      </w:r>
      <w:r w:rsidR="00C1128B" w:rsidRPr="005E1E02">
        <w:t>This approach enables rigorous mechanistic studies of donor-specific tolerance in murine cardiac transplantation models</w:t>
      </w:r>
      <w:r w:rsidR="00E87FAF" w:rsidRPr="005E1E02">
        <w:t>.</w:t>
      </w:r>
    </w:p>
    <w:p w14:paraId="2FC68C8C" w14:textId="77777777" w:rsidR="00537DC5" w:rsidRPr="005E1E02" w:rsidRDefault="00537DC5" w:rsidP="00845E60"/>
    <w:p w14:paraId="047BE6AB" w14:textId="1F32242C" w:rsidR="005B48C9" w:rsidRPr="005E1E02" w:rsidRDefault="00551D82" w:rsidP="00845E60">
      <w:pPr>
        <w:pStyle w:val="Heading1"/>
        <w:spacing w:before="0" w:after="0"/>
        <w:rPr>
          <w:sz w:val="24"/>
          <w:szCs w:val="24"/>
        </w:rPr>
      </w:pPr>
      <w:bookmarkStart w:id="4" w:name="2et92p0" w:colFirst="0" w:colLast="0"/>
      <w:bookmarkEnd w:id="4"/>
      <w:r w:rsidRPr="005E1E02">
        <w:rPr>
          <w:sz w:val="24"/>
          <w:szCs w:val="24"/>
        </w:rPr>
        <w:t xml:space="preserve">INTRODUCTION: </w:t>
      </w:r>
    </w:p>
    <w:p w14:paraId="65E8B822" w14:textId="452DE6FC" w:rsidR="0048067D" w:rsidRPr="005E1E02" w:rsidRDefault="00CC6B3C" w:rsidP="00845E60">
      <w:r w:rsidRPr="005E1E02">
        <w:t>Heart transplantation is a life-saving intervention for patients with end-stage heart failure</w:t>
      </w:r>
      <w:r w:rsidR="003D718A" w:rsidRPr="005E1E02">
        <w:fldChar w:fldCharType="begin"/>
      </w:r>
      <w:r w:rsidR="003D718A" w:rsidRPr="005E1E02">
        <w:instrText xml:space="preserve"> ADDIN EN.CITE &lt;EndNote&gt;&lt;Cite&gt;&lt;Author&gt;Johnson&lt;/Author&gt;&lt;Year&gt;2010&lt;/Year&gt;&lt;RecNum&gt;819&lt;/RecNum&gt;&lt;DisplayText&gt;&lt;style face="superscript"&gt;1&lt;/style&gt;&lt;/DisplayText&gt;&lt;record&gt;&lt;rec-number&gt;819&lt;/rec-number&gt;&lt;foreign-keys&gt;&lt;key app="EN" db-id="09fzs5xvprsa0be2st5px5ai0spvtxd5fefz" timestamp="1759447772"&gt;819&lt;/key&gt;&lt;/foreign-keys&gt;&lt;ref-type name="Journal Article"&gt;17&lt;/ref-type&gt;&lt;contributors&gt;&lt;authors&gt;&lt;author&gt;Johnson, MR&lt;/author&gt;&lt;author&gt;Meyer, KH&lt;/author&gt;&lt;author&gt;Haft, J&lt;/author&gt;&lt;author&gt;Kinder, D&lt;/author&gt;&lt;author&gt;Webber, SA&lt;/author&gt;&lt;author&gt;Dyke, DB&lt;/author&gt;&lt;/authors&gt;&lt;/contributors&gt;&lt;titles&gt;&lt;title&gt;Heart transplantation in the United States, 1999-2008&lt;/title&gt;&lt;secondary-title&gt;American Journal of Transplantation&lt;/secondary-title&gt;&lt;/titles&gt;&lt;periodical&gt;&lt;full-title&gt;American Journal of Transplantation&lt;/full-title&gt;&lt;/periodical&gt;&lt;pages&gt;1035-1046&lt;/pages&gt;&lt;volume&gt;10&lt;/volume&gt;&lt;number&gt;4&lt;/number&gt;&lt;dates&gt;&lt;year&gt;2010&lt;/year&gt;&lt;/dates&gt;&lt;isbn&gt;1600-6135&lt;/isbn&gt;&lt;urls&gt;&lt;/urls&gt;&lt;/record&gt;&lt;/Cite&gt;&lt;/EndNote&gt;</w:instrText>
      </w:r>
      <w:r w:rsidR="003D718A" w:rsidRPr="005E1E02">
        <w:fldChar w:fldCharType="separate"/>
      </w:r>
      <w:r w:rsidR="003D718A" w:rsidRPr="005E1E02">
        <w:rPr>
          <w:vertAlign w:val="superscript"/>
        </w:rPr>
        <w:t>1</w:t>
      </w:r>
      <w:r w:rsidR="003D718A" w:rsidRPr="005E1E02">
        <w:fldChar w:fldCharType="end"/>
      </w:r>
      <w:r w:rsidRPr="005E1E02">
        <w:t xml:space="preserve">. </w:t>
      </w:r>
      <w:r w:rsidR="00BB02EB" w:rsidRPr="005E1E02">
        <w:t>R</w:t>
      </w:r>
      <w:r w:rsidRPr="005E1E02">
        <w:t xml:space="preserve">ecipients </w:t>
      </w:r>
      <w:r w:rsidR="00BB02EB" w:rsidRPr="005E1E02">
        <w:t>with cardiac allograft</w:t>
      </w:r>
      <w:r w:rsidR="004A153F" w:rsidRPr="005E1E02">
        <w:t>s</w:t>
      </w:r>
      <w:r w:rsidR="00BB02EB" w:rsidRPr="005E1E02">
        <w:t xml:space="preserve"> </w:t>
      </w:r>
      <w:r w:rsidRPr="005E1E02">
        <w:t>require lifelong immunosuppressive therapy to prevent rejection</w:t>
      </w:r>
      <w:r w:rsidR="00BA7AA3" w:rsidRPr="005E1E02">
        <w:fldChar w:fldCharType="begin"/>
      </w:r>
      <w:r w:rsidR="00BA7AA3" w:rsidRPr="005E1E02">
        <w:instrText xml:space="preserve"> ADDIN EN.CITE &lt;EndNote&gt;&lt;Cite&gt;&lt;Author&gt;Nelson&lt;/Author&gt;&lt;Year&gt;2022&lt;/Year&gt;&lt;RecNum&gt;820&lt;/RecNum&gt;&lt;DisplayText&gt;&lt;style face="superscript"&gt;2&lt;/style&gt;&lt;/DisplayText&gt;&lt;record&gt;&lt;rec-number&gt;820&lt;/rec-number&gt;&lt;foreign-keys&gt;&lt;key app="EN" db-id="09fzs5xvprsa0be2st5px5ai0spvtxd5fefz" timestamp="1759448821"&gt;820&lt;/key&gt;&lt;/foreign-keys&gt;&lt;ref-type name="Journal Article"&gt;17&lt;/ref-type&gt;&lt;contributors&gt;&lt;authors&gt;&lt;author&gt;Nelson, Joelle&lt;/author&gt;&lt;author&gt;Alvey, Nicole&lt;/author&gt;&lt;author&gt;Bowman, Lyndsey&lt;/author&gt;&lt;author&gt;Schulte, Jamie&lt;/author&gt;&lt;author&gt;Segovia, Maria Cristina&lt;/author&gt;&lt;author&gt;McDermott, Jennifer&lt;/author&gt;&lt;author&gt;Te, Helen S&lt;/author&gt;&lt;author&gt;Kapila, Nikhil&lt;/author&gt;&lt;author&gt;Levine, Deborah Jo&lt;/author&gt;&lt;author&gt;Gottlieb, Robert L&lt;/author&gt;&lt;/authors&gt;&lt;/contributors&gt;&lt;titles&gt;&lt;title&gt;Consensus recommendations for use of maintenance immunosuppression in solid organ transplantation: Endorsed by the American College of Clinical Pharmacy, American Society of Transplantation, and the International Society for Heart and Lung Transplantation&lt;/title&gt;&lt;secondary-title&gt;Pharmacotherapy: The Journal of Human Pharmacology and Drug Therapy&lt;/secondary-title&gt;&lt;/titles&gt;&lt;periodical&gt;&lt;full-title&gt;Pharmacotherapy: The Journal of Human Pharmacology and Drug Therapy&lt;/full-title&gt;&lt;/periodical&gt;&lt;pages&gt;599-633&lt;/pages&gt;&lt;volume&gt;42&lt;/volume&gt;&lt;number&gt;8&lt;/number&gt;&lt;dates&gt;&lt;year&gt;2022&lt;/year&gt;&lt;/dates&gt;&lt;isbn&gt;0277-0008&lt;/isbn&gt;&lt;urls&gt;&lt;/urls&gt;&lt;/record&gt;&lt;/Cite&gt;&lt;/EndNote&gt;</w:instrText>
      </w:r>
      <w:r w:rsidR="00BA7AA3" w:rsidRPr="005E1E02">
        <w:fldChar w:fldCharType="separate"/>
      </w:r>
      <w:r w:rsidR="00BA7AA3" w:rsidRPr="005E1E02">
        <w:rPr>
          <w:vertAlign w:val="superscript"/>
        </w:rPr>
        <w:t>2</w:t>
      </w:r>
      <w:r w:rsidR="00BA7AA3" w:rsidRPr="005E1E02">
        <w:fldChar w:fldCharType="end"/>
      </w:r>
      <w:r w:rsidR="000505B4" w:rsidRPr="005E1E02">
        <w:t xml:space="preserve">. </w:t>
      </w:r>
      <w:r w:rsidR="00484DB1" w:rsidRPr="005E1E02">
        <w:t>Despite immunosuppression, long-term graft survival remains compromised by acute and chronic rejection, particularly antibody-mediated rejection (AMR) and cardiac allograft vasculopathy (CAV)</w:t>
      </w:r>
      <w:r w:rsidR="00484DB1" w:rsidRPr="005E1E02">
        <w:fldChar w:fldCharType="begin"/>
      </w:r>
      <w:r w:rsidR="00DA299A" w:rsidRPr="005E1E02">
        <w:instrText xml:space="preserve"> ADDIN EN.CITE &lt;EndNote&gt;&lt;Cite&gt;&lt;Author&gt;Colvin&lt;/Author&gt;&lt;Year&gt;2015&lt;/Year&gt;&lt;RecNum&gt;822&lt;/RecNum&gt;&lt;DisplayText&gt;&lt;style face="superscript"&gt;3&lt;/style&gt;&lt;/DisplayText&gt;&lt;record&gt;&lt;rec-number&gt;822&lt;/rec-number&gt;&lt;foreign-keys&gt;&lt;key app="EN" db-id="09fzs5xvprsa0be2st5px5ai0spvtxd5fefz" timestamp="1759449282"&gt;822&lt;/key&gt;&lt;/foreign-keys&gt;&lt;ref-type name="Journal Article"&gt;17&lt;/ref-type&gt;&lt;contributors&gt;&lt;authors&gt;&lt;author&gt;Colvin, Monica M&lt;/author&gt;&lt;author&gt;Cook, Jennifer L&lt;/author&gt;&lt;author&gt;Chang, Patricia&lt;/author&gt;&lt;author&gt;Francis, Gary&lt;/author&gt;&lt;author&gt;Hsu, Daphne T&lt;/author&gt;&lt;author&gt;Kiernan, Michael S&lt;/author&gt;&lt;author&gt;Kobashigawa, Jon A&lt;/author&gt;&lt;author&gt;Lindenfeld, JoAnn&lt;/author&gt;&lt;author&gt;Masri, Sofia Carolina&lt;/author&gt;&lt;author&gt;Miller, Dylan&lt;/author&gt;&lt;/authors&gt;&lt;/contributors&gt;&lt;titles&gt;&lt;title&gt;Antibody-mediated rejection in cardiac transplantation: emerging knowledge in diagnosis and management: a scientific statement from the American Heart Association&lt;/title&gt;&lt;secondary-title&gt;Circulation&lt;/secondary-title&gt;&lt;/titles&gt;&lt;periodical&gt;&lt;full-title&gt;Circulation&lt;/full-title&gt;&lt;/periodical&gt;&lt;pages&gt;1608-1639&lt;/pages&gt;&lt;volume&gt;131&lt;/volume&gt;&lt;number&gt;18&lt;/number&gt;&lt;dates&gt;&lt;year&gt;2015&lt;/year&gt;&lt;/dates&gt;&lt;isbn&gt;0009-7322&lt;/isbn&gt;&lt;urls&gt;&lt;/urls&gt;&lt;/record&gt;&lt;/Cite&gt;&lt;/EndNote&gt;</w:instrText>
      </w:r>
      <w:r w:rsidR="00484DB1" w:rsidRPr="005E1E02">
        <w:fldChar w:fldCharType="separate"/>
      </w:r>
      <w:r w:rsidR="00DA299A" w:rsidRPr="005E1E02">
        <w:rPr>
          <w:vertAlign w:val="superscript"/>
        </w:rPr>
        <w:t>3</w:t>
      </w:r>
      <w:r w:rsidR="00484DB1" w:rsidRPr="005E1E02">
        <w:fldChar w:fldCharType="end"/>
      </w:r>
      <w:r w:rsidR="00484DB1" w:rsidRPr="005E1E02">
        <w:t>. In addition</w:t>
      </w:r>
      <w:r w:rsidR="000505B4" w:rsidRPr="005E1E02">
        <w:t>,</w:t>
      </w:r>
      <w:r w:rsidRPr="005E1E02">
        <w:t xml:space="preserve"> these regimens carry significant </w:t>
      </w:r>
      <w:r w:rsidR="0017700C" w:rsidRPr="005E1E02">
        <w:t>side effects</w:t>
      </w:r>
      <w:r w:rsidRPr="005E1E02">
        <w:t>, including nephrotoxicity, metabolic syndrome, infections, and malignancies, which reduce both graft and patient survival</w:t>
      </w:r>
      <w:r w:rsidR="00743454" w:rsidRPr="005E1E02">
        <w:fldChar w:fldCharType="begin">
          <w:fldData xml:space="preserve">PEVuZE5vdGU+PENpdGU+PEF1dGhvcj5OZXViZXJnZXI8L0F1dGhvcj48WWVhcj4yMDE3PC9ZZWFy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</w:fldData>
        </w:fldChar>
      </w:r>
      <w:r w:rsidR="00DA299A" w:rsidRPr="005E1E02">
        <w:instrText xml:space="preserve"> ADDIN EN.CITE </w:instrText>
      </w:r>
      <w:r w:rsidR="00DA299A" w:rsidRPr="005E1E02">
        <w:fldChar w:fldCharType="begin">
          <w:fldData xml:space="preserve">PEVuZE5vdGU+PENpdGU+PEF1dGhvcj5OZXViZXJnZXI8L0F1dGhvcj48WWVhcj4yMDE3PC9ZZWFy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</w:fldData>
        </w:fldChar>
      </w:r>
      <w:r w:rsidR="00DA299A" w:rsidRPr="005E1E02">
        <w:instrText xml:space="preserve"> ADDIN EN.CITE.DATA </w:instrText>
      </w:r>
      <w:r w:rsidR="00DA299A" w:rsidRPr="005E1E02">
        <w:fldChar w:fldCharType="end"/>
      </w:r>
      <w:r w:rsidR="00743454" w:rsidRPr="005E1E02">
        <w:fldChar w:fldCharType="separate"/>
      </w:r>
      <w:r w:rsidR="00DA299A" w:rsidRPr="005E1E02">
        <w:rPr>
          <w:vertAlign w:val="superscript"/>
        </w:rPr>
        <w:t>2,4</w:t>
      </w:r>
      <w:r w:rsidR="00743454" w:rsidRPr="005E1E02">
        <w:fldChar w:fldCharType="end"/>
      </w:r>
      <w:r w:rsidRPr="005E1E02">
        <w:t xml:space="preserve">. These challenges </w:t>
      </w:r>
      <w:r w:rsidR="00213191" w:rsidRPr="005E1E02">
        <w:t>underscore</w:t>
      </w:r>
      <w:r w:rsidRPr="005E1E02">
        <w:t xml:space="preserve"> the urgent need for immune tolerance, a state in which the recipient's immune system accepts the donor graft without </w:t>
      </w:r>
      <w:r w:rsidR="00213191" w:rsidRPr="005E1E02">
        <w:t xml:space="preserve">requiring </w:t>
      </w:r>
      <w:r w:rsidRPr="005E1E02">
        <w:t>lifelong immunosuppressio</w:t>
      </w:r>
      <w:r w:rsidR="00213191" w:rsidRPr="005E1E02">
        <w:t>n</w:t>
      </w:r>
      <w:r w:rsidR="00E07034" w:rsidRPr="005E1E02">
        <w:fldChar w:fldCharType="begin"/>
      </w:r>
      <w:r w:rsidR="00DA299A" w:rsidRPr="005E1E02">
        <w:instrText xml:space="preserve"> ADDIN EN.CITE &lt;EndNote&gt;&lt;Cite&gt;&lt;Author&gt;Ezekian&lt;/Author&gt;&lt;Year&gt;2018&lt;/Year&gt;&lt;RecNum&gt;824&lt;/RecNum&gt;&lt;DisplayText&gt;&lt;style face="superscript"&gt;5&lt;/style&gt;&lt;/DisplayText&gt;&lt;record&gt;&lt;rec-number&gt;824&lt;/rec-number&gt;&lt;foreign-keys&gt;&lt;key app="EN" db-id="09fzs5xvprsa0be2st5px5ai0spvtxd5fefz" timestamp="1759506277"&gt;824&lt;/key&gt;&lt;/foreign-keys&gt;&lt;ref-type name="Journal Article"&gt;17&lt;/ref-type&gt;&lt;contributors&gt;&lt;authors&gt;&lt;author&gt;Ezekian, Brian&lt;/author&gt;&lt;author&gt;Schroder, Paul M&lt;/author&gt;&lt;author&gt;Freischlag, Kyle&lt;/author&gt;&lt;author&gt;Yoon, Janghoon&lt;/author&gt;&lt;author&gt;Kwun, Jean&lt;/author&gt;&lt;author&gt;Knechtle, Stuart J&lt;/author&gt;&lt;/authors&gt;&lt;/contributors&gt;&lt;titles&gt;&lt;title&gt;Contemporary strategies and barriers to transplantation tolerance&lt;/title&gt;&lt;secondary-title&gt;Transplantation&lt;/secondary-title&gt;&lt;/titles&gt;&lt;periodical&gt;&lt;full-title&gt;Transplantation&lt;/full-title&gt;&lt;/periodical&gt;&lt;pages&gt;1213-1222&lt;/pages&gt;&lt;volume&gt;102&lt;/volume&gt;&lt;number&gt;8&lt;/number&gt;&lt;dates&gt;&lt;year&gt;2018&lt;/year&gt;&lt;/dates&gt;&lt;isbn&gt;0041-1337&lt;/isbn&gt;&lt;urls&gt;&lt;/urls&gt;&lt;/record&gt;&lt;/Cite&gt;&lt;/EndNote&gt;</w:instrText>
      </w:r>
      <w:r w:rsidR="00E07034" w:rsidRPr="005E1E02">
        <w:fldChar w:fldCharType="separate"/>
      </w:r>
      <w:r w:rsidR="00DA299A" w:rsidRPr="005E1E02">
        <w:rPr>
          <w:vertAlign w:val="superscript"/>
        </w:rPr>
        <w:t>5</w:t>
      </w:r>
      <w:r w:rsidR="00E07034" w:rsidRPr="005E1E02">
        <w:fldChar w:fldCharType="end"/>
      </w:r>
      <w:r w:rsidRPr="005E1E02">
        <w:t>. Achieving tolerance would eliminate drug-related toxicities, reduce infection and malignancy risk, prevent chronic alloimmune injury, and allow steroid withdrawal, thereby improving metabolic control and preserving graft function. While multiple tolerance strategies have shown promise in animal models, including mixed chimerism, costimulatory blockade, regulatory cell infusions, and gene-targeted approaches, clinical translation remains limited</w:t>
      </w:r>
      <w:r w:rsidR="00B46446" w:rsidRPr="005E1E02">
        <w:fldChar w:fldCharType="begin">
          <w:fldData xml:space="preserve">PEVuZE5vdGU+PENpdGU+PEF1dGhvcj5MZWU8L0F1dGhvcj48WWVhcj4yMDE0PC9ZZWFyPjxSZWNO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Y8L3ZvbHVt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lZGl0aW9uPjIwMjUvMDkvMTA8L2VkaXRpb24+PGtleXdvcmRzPjxrZXl3b3JkPkltbXVub3Jl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</w:fldData>
        </w:fldChar>
      </w:r>
      <w:r w:rsidR="00DA299A" w:rsidRPr="005E1E02">
        <w:instrText xml:space="preserve"> ADDIN EN.CITE </w:instrText>
      </w:r>
      <w:r w:rsidR="00DA299A" w:rsidRPr="005E1E02">
        <w:fldChar w:fldCharType="begin">
          <w:fldData xml:space="preserve">PEVuZE5vdGU+PENpdGU+PEF1dGhvcj5MZWU8L0F1dGhvcj48WWVhcj4yMDE0PC9ZZWFyPjxSZWNO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Y8L3ZvbHVt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lZGl0aW9uPjIwMjUvMDkvMTA8L2VkaXRpb24+PGtleXdvcmRzPjxrZXl3b3JkPkltbXVub3Jl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</w:fldData>
        </w:fldChar>
      </w:r>
      <w:r w:rsidR="00DA299A" w:rsidRPr="005E1E02">
        <w:instrText xml:space="preserve"> ADDIN EN.CITE.DATA </w:instrText>
      </w:r>
      <w:r w:rsidR="00DA299A" w:rsidRPr="005E1E02">
        <w:fldChar w:fldCharType="end"/>
      </w:r>
      <w:r w:rsidR="00B46446" w:rsidRPr="005E1E02">
        <w:fldChar w:fldCharType="separate"/>
      </w:r>
      <w:r w:rsidR="00DA299A" w:rsidRPr="005E1E02">
        <w:rPr>
          <w:vertAlign w:val="superscript"/>
        </w:rPr>
        <w:t>6-9</w:t>
      </w:r>
      <w:r w:rsidR="00B46446" w:rsidRPr="005E1E02">
        <w:fldChar w:fldCharType="end"/>
      </w:r>
      <w:r w:rsidRPr="005E1E02">
        <w:t xml:space="preserve">. A </w:t>
      </w:r>
      <w:r w:rsidR="00A50BDD" w:rsidRPr="005E1E02">
        <w:t xml:space="preserve">significant </w:t>
      </w:r>
      <w:r w:rsidRPr="005E1E02">
        <w:t xml:space="preserve">barrier is the need for reliable </w:t>
      </w:r>
      <w:r w:rsidRPr="005E1E02">
        <w:rPr>
          <w:i/>
          <w:iCs/>
        </w:rPr>
        <w:t>in vivo</w:t>
      </w:r>
      <w:r w:rsidRPr="005E1E02">
        <w:t xml:space="preserve"> models that rigorously test donor-specific tolerance</w:t>
      </w:r>
      <w:r w:rsidR="00DD7F86" w:rsidRPr="005E1E02">
        <w:fldChar w:fldCharType="begin"/>
      </w:r>
      <w:r w:rsidR="00DA299A" w:rsidRPr="005E1E02">
        <w:instrText xml:space="preserve"> ADDIN EN.CITE &lt;EndNote&gt;&lt;Cite&gt;&lt;Author&gt;Ezekian&lt;/Author&gt;&lt;Year&gt;2018&lt;/Year&gt;&lt;RecNum&gt;824&lt;/RecNum&gt;&lt;DisplayText&gt;&lt;style face="superscript"&gt;5&lt;/style&gt;&lt;/DisplayText&gt;&lt;record&gt;&lt;rec-number&gt;824&lt;/rec-number&gt;&lt;foreign-keys&gt;&lt;key app="EN" db-id="09fzs5xvprsa0be2st5px5ai0spvtxd5fefz" timestamp="1759506277"&gt;824&lt;/key&gt;&lt;/foreign-keys&gt;&lt;ref-type name="Journal Article"&gt;17&lt;/ref-type&gt;&lt;contributors&gt;&lt;authors&gt;&lt;author&gt;Ezekian, Brian&lt;/author&gt;&lt;author&gt;Schroder, Paul M&lt;/author&gt;&lt;author&gt;Freischlag, Kyle&lt;/author&gt;&lt;author&gt;Yoon, Janghoon&lt;/author&gt;&lt;author&gt;Kwun, Jean&lt;/author&gt;&lt;author&gt;Knechtle, Stuart J&lt;/author&gt;&lt;/authors&gt;&lt;/contributors&gt;&lt;titles&gt;&lt;title&gt;Contemporary strategies and barriers to transplantation tolerance&lt;/title&gt;&lt;secondary-title&gt;Transplantation&lt;/secondary-title&gt;&lt;/titles&gt;&lt;periodical&gt;&lt;full-title&gt;Transplantation&lt;/full-title&gt;&lt;/periodical&gt;&lt;pages&gt;1213-1222&lt;/pages&gt;&lt;volume&gt;102&lt;/volume&gt;&lt;number&gt;8&lt;/number&gt;&lt;dates&gt;&lt;year&gt;2018&lt;/year&gt;&lt;/dates&gt;&lt;isbn&gt;0041-1337&lt;/isbn&gt;&lt;urls&gt;&lt;/urls&gt;&lt;/record&gt;&lt;/Cite&gt;&lt;/EndNote&gt;</w:instrText>
      </w:r>
      <w:r w:rsidR="00DD7F86" w:rsidRPr="005E1E02">
        <w:fldChar w:fldCharType="separate"/>
      </w:r>
      <w:r w:rsidR="00DA299A" w:rsidRPr="005E1E02">
        <w:rPr>
          <w:vertAlign w:val="superscript"/>
        </w:rPr>
        <w:t>5</w:t>
      </w:r>
      <w:r w:rsidR="00DD7F86" w:rsidRPr="005E1E02">
        <w:fldChar w:fldCharType="end"/>
      </w:r>
      <w:r w:rsidRPr="005E1E02">
        <w:t>.</w:t>
      </w:r>
    </w:p>
    <w:p w14:paraId="1DB71D97" w14:textId="77777777" w:rsidR="008D760E" w:rsidRPr="005E1E02" w:rsidRDefault="008D760E" w:rsidP="00845E60"/>
    <w:p w14:paraId="4A8CEE48" w14:textId="1C0274A6" w:rsidR="004E1C4C" w:rsidRPr="005E1E02" w:rsidRDefault="00F6183A" w:rsidP="00845E60">
      <w:r w:rsidRPr="005E1E02">
        <w:t>Murine heterotopic heart transplantation is a powerful and widely used experimental model for studying the mechanisms of allograft rejection and tolerance</w:t>
      </w:r>
      <w:r w:rsidR="00956011" w:rsidRPr="005E1E02">
        <w:fldChar w:fldCharType="begin">
          <w:fldData xml:space="preserve">PEVuZE5vdGU+PENpdGU+PEF1dGhvcj5MaXU8L0F1dGhvcj48WWVhcj4yMDA3PC9ZZWFyPjxSZWNO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==
</w:fldData>
        </w:fldChar>
      </w:r>
      <w:r w:rsidR="00DA299A" w:rsidRPr="005E1E02">
        <w:instrText xml:space="preserve"> ADDIN EN.CITE </w:instrText>
      </w:r>
      <w:r w:rsidR="00DA299A" w:rsidRPr="005E1E02">
        <w:fldChar w:fldCharType="begin">
          <w:fldData xml:space="preserve">PEVuZE5vdGU+PENpdGU+PEF1dGhvcj5MaXU8L0F1dGhvcj48WWVhcj4yMDA3PC9ZZWFyPjxSZWNO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==
</w:fldData>
        </w:fldChar>
      </w:r>
      <w:r w:rsidR="00DA299A" w:rsidRPr="005E1E02">
        <w:instrText xml:space="preserve"> ADDIN EN.CITE.DATA </w:instrText>
      </w:r>
      <w:r w:rsidR="00DA299A" w:rsidRPr="005E1E02">
        <w:fldChar w:fldCharType="end"/>
      </w:r>
      <w:r w:rsidR="00956011" w:rsidRPr="005E1E02">
        <w:fldChar w:fldCharType="separate"/>
      </w:r>
      <w:r w:rsidR="00DA299A" w:rsidRPr="005E1E02">
        <w:rPr>
          <w:vertAlign w:val="superscript"/>
        </w:rPr>
        <w:t>10-14</w:t>
      </w:r>
      <w:r w:rsidR="00956011" w:rsidRPr="005E1E02">
        <w:fldChar w:fldCharType="end"/>
      </w:r>
      <w:r w:rsidRPr="005E1E02">
        <w:t xml:space="preserve">. The availability of genetically defined mouse strains and transgenic models </w:t>
      </w:r>
      <w:r w:rsidR="00213191" w:rsidRPr="005E1E02">
        <w:t>enables a</w:t>
      </w:r>
      <w:r w:rsidRPr="005E1E02">
        <w:t xml:space="preserve"> rigorous dissection of immune pathways involved in graft injury and regulatio</w:t>
      </w:r>
      <w:r w:rsidR="00213191" w:rsidRPr="005E1E02">
        <w:t>n</w:t>
      </w:r>
      <w:r w:rsidR="00814B31" w:rsidRPr="005E1E02">
        <w:fldChar w:fldCharType="begin">
          <w:fldData xml:space="preserve">PEVuZE5vdGU+PENpdGU+PEF1dGhvcj5MaWFvPC9BdXRob3I+PFllYXI+MjAyNTwvWWVhcj48UmVj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ZWRpdGlvbj4yMDI1LzA5LzEwPC9lZGl0aW9uPjxrZXl3b3Jkcz48a2V5d29yZD5J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</w:fldData>
        </w:fldChar>
      </w:r>
      <w:r w:rsidR="00DA299A" w:rsidRPr="005E1E02">
        <w:instrText xml:space="preserve"> ADDIN EN.CITE </w:instrText>
      </w:r>
      <w:r w:rsidR="00DA299A" w:rsidRPr="005E1E02">
        <w:fldChar w:fldCharType="begin">
          <w:fldData xml:space="preserve">PEVuZE5vdGU+PENpdGU+PEF1dGhvcj5MaWFvPC9BdXRob3I+PFllYXI+MjAyNTwvWWVhcj48UmVj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ZWRpdGlvbj4yMDI1LzA5LzEwPC9lZGl0aW9uPjxrZXl3b3Jkcz48a2V5d29yZD5J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</w:fldData>
        </w:fldChar>
      </w:r>
      <w:r w:rsidR="00DA299A" w:rsidRPr="005E1E02">
        <w:instrText xml:space="preserve"> ADDIN EN.CITE.DATA </w:instrText>
      </w:r>
      <w:r w:rsidR="00DA299A" w:rsidRPr="005E1E02">
        <w:fldChar w:fldCharType="end"/>
      </w:r>
      <w:r w:rsidR="00814B31" w:rsidRPr="005E1E02">
        <w:fldChar w:fldCharType="separate"/>
      </w:r>
      <w:r w:rsidR="00DA299A" w:rsidRPr="005E1E02">
        <w:rPr>
          <w:vertAlign w:val="superscript"/>
        </w:rPr>
        <w:t>9,15,16</w:t>
      </w:r>
      <w:r w:rsidR="00814B31" w:rsidRPr="005E1E02">
        <w:fldChar w:fldCharType="end"/>
      </w:r>
      <w:r w:rsidRPr="005E1E02">
        <w:t>. In tolerance studies, a second heterotopic heart transplant, either donor-matched or third-party, is often required to evaluate the donor specificity of immune regulation</w:t>
      </w:r>
      <w:r w:rsidR="001232FC" w:rsidRPr="005E1E02">
        <w:fldChar w:fldCharType="begin">
          <w:fldData xml:space="preserve">PEVuZE5vdGU+PENpdGU+PEF1dGhvcj5ZYW5nPC9BdXRob3I+PFllYXI+MjAyMDwvWWVhcj48UmVj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</w:fldData>
        </w:fldChar>
      </w:r>
      <w:r w:rsidR="00DA299A" w:rsidRPr="005E1E02">
        <w:instrText xml:space="preserve"> ADDIN EN.CITE </w:instrText>
      </w:r>
      <w:r w:rsidR="00DA299A" w:rsidRPr="005E1E02">
        <w:fldChar w:fldCharType="begin">
          <w:fldData xml:space="preserve">PEVuZE5vdGU+PENpdGU+PEF1dGhvcj5ZYW5nPC9BdXRob3I+PFllYXI+MjAyMDwvWWVhcj48UmVj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</w:fldData>
        </w:fldChar>
      </w:r>
      <w:r w:rsidR="00DA299A" w:rsidRPr="005E1E02">
        <w:instrText xml:space="preserve"> ADDIN EN.CITE.DATA </w:instrText>
      </w:r>
      <w:r w:rsidR="00DA299A" w:rsidRPr="005E1E02">
        <w:fldChar w:fldCharType="end"/>
      </w:r>
      <w:r w:rsidR="001232FC" w:rsidRPr="005E1E02">
        <w:fldChar w:fldCharType="separate"/>
      </w:r>
      <w:r w:rsidR="00DA299A" w:rsidRPr="005E1E02">
        <w:rPr>
          <w:vertAlign w:val="superscript"/>
        </w:rPr>
        <w:t>13,17,18</w:t>
      </w:r>
      <w:r w:rsidR="001232FC" w:rsidRPr="005E1E02">
        <w:fldChar w:fldCharType="end"/>
      </w:r>
      <w:r w:rsidRPr="005E1E02">
        <w:t xml:space="preserve">. The cervical region provides an ideal anatomical site for this second transplant, offering direct surgical access, reliable graft monitoring </w:t>
      </w:r>
      <w:r w:rsidR="004F6B02" w:rsidRPr="005E1E02">
        <w:t>v</w:t>
      </w:r>
      <w:r w:rsidR="00CD3688" w:rsidRPr="005E1E02">
        <w:t>ia</w:t>
      </w:r>
      <w:r w:rsidR="004F6B02" w:rsidRPr="005E1E02">
        <w:t xml:space="preserve"> </w:t>
      </w:r>
      <w:r w:rsidRPr="005E1E02">
        <w:t>palpation or imaging, and efficient retrieval of tissues for downstream immunological and histological analyses</w:t>
      </w:r>
      <w:r w:rsidR="00AF0606" w:rsidRPr="005E1E02">
        <w:fldChar w:fldCharType="begin">
          <w:fldData xml:space="preserve">PEVuZE5vdGU+PENpdGU+PEF1dGhvcj5NZW5kaW9sYSBQbGE8L0F1dGhvcj48WWVhcj4yMDI0PC9Z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</w:fldData>
        </w:fldChar>
      </w:r>
      <w:r w:rsidR="00DA299A" w:rsidRPr="005E1E02">
        <w:instrText xml:space="preserve"> ADDIN EN.CITE </w:instrText>
      </w:r>
      <w:r w:rsidR="00DA299A" w:rsidRPr="005E1E02">
        <w:fldChar w:fldCharType="begin">
          <w:fldData xml:space="preserve">PEVuZE5vdGU+PENpdGU+PEF1dGhvcj5NZW5kaW9sYSBQbGE8L0F1dGhvcj48WWVhcj4yMDI0PC9Z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</w:fldData>
        </w:fldChar>
      </w:r>
      <w:r w:rsidR="00DA299A" w:rsidRPr="005E1E02">
        <w:instrText xml:space="preserve"> ADDIN EN.CITE.DATA </w:instrText>
      </w:r>
      <w:r w:rsidR="00DA299A" w:rsidRPr="005E1E02">
        <w:fldChar w:fldCharType="end"/>
      </w:r>
      <w:r w:rsidR="00AF0606" w:rsidRPr="005E1E02">
        <w:fldChar w:fldCharType="separate"/>
      </w:r>
      <w:r w:rsidR="00DA299A" w:rsidRPr="005E1E02">
        <w:rPr>
          <w:vertAlign w:val="superscript"/>
        </w:rPr>
        <w:t>8,19</w:t>
      </w:r>
      <w:r w:rsidR="00AF0606" w:rsidRPr="005E1E02">
        <w:fldChar w:fldCharType="end"/>
      </w:r>
      <w:r w:rsidRPr="005E1E02">
        <w:t>.</w:t>
      </w:r>
      <w:r w:rsidR="00685368" w:rsidRPr="005E1E02" w:rsidDel="00685368">
        <w:t xml:space="preserve"> </w:t>
      </w:r>
      <w:r w:rsidRPr="005E1E02">
        <w:t>These features make the cervical model particularly valuable for investigating mechanisms of tolerance induction and rejection across a wide range of transplantation settings.</w:t>
      </w:r>
    </w:p>
    <w:p w14:paraId="42ACACA8" w14:textId="77777777" w:rsidR="008D760E" w:rsidRPr="005E1E02" w:rsidRDefault="008D760E" w:rsidP="00845E60"/>
    <w:p w14:paraId="015E93A1" w14:textId="0D36C0C2" w:rsidR="00EA2FB6" w:rsidRPr="005E1E02" w:rsidRDefault="000D4A2C" w:rsidP="00845E60">
      <w:bookmarkStart w:id="5" w:name="_Hlk216447023"/>
      <w:r w:rsidRPr="005E1E02">
        <w:t xml:space="preserve">Several cervical heterotopic heart transplantation techniques </w:t>
      </w:r>
      <w:r w:rsidR="00900E24" w:rsidRPr="005E1E02">
        <w:t>using suture</w:t>
      </w:r>
      <w:r w:rsidR="001D301A" w:rsidRPr="005E1E02">
        <w:t>s</w:t>
      </w:r>
      <w:r w:rsidR="00900E24" w:rsidRPr="005E1E02">
        <w:t xml:space="preserve"> </w:t>
      </w:r>
      <w:r w:rsidRPr="005E1E02">
        <w:t>have been described over the past three decades. Early work established that the neck is a feasible site for graft implantation and direct functional monitoring using suture-based end-to-end anastomoses between the donor</w:t>
      </w:r>
      <w:r w:rsidR="00213191" w:rsidRPr="005E1E02">
        <w:t>’s</w:t>
      </w:r>
      <w:r w:rsidRPr="005E1E02">
        <w:t xml:space="preserve"> great vessels and the recipient</w:t>
      </w:r>
      <w:r w:rsidR="00213191" w:rsidRPr="005E1E02">
        <w:t>’s</w:t>
      </w:r>
      <w:r w:rsidRPr="005E1E02">
        <w:t xml:space="preserve"> carotid and jugular system</w:t>
      </w:r>
      <w:r w:rsidR="00C83A88" w:rsidRPr="005E1E02">
        <w:fldChar w:fldCharType="begin"/>
      </w:r>
      <w:r w:rsidR="00C83A88" w:rsidRPr="005E1E02">
        <w:instrText xml:space="preserve"> ADDIN EN.CITE &lt;EndNote&gt;&lt;Cite&gt;&lt;Author&gt;Chen&lt;/Author&gt;&lt;Year&gt;1991&lt;/Year&gt;&lt;RecNum&gt;888&lt;/RecNum&gt;&lt;DisplayText&gt;&lt;style face="superscript"&gt;20&lt;/style&gt;&lt;/DisplayText&gt;&lt;record&gt;&lt;rec-number&gt;888&lt;/rec-number&gt;&lt;foreign-keys&gt;&lt;key app="EN" db-id="09fzs5xvprsa0be2st5px5ai0spvtxd5fefz" timestamp="1765210009"&gt;888&lt;/key&gt;&lt;/foreign-keys&gt;&lt;ref-type name="Journal Article"&gt;17&lt;/ref-type&gt;&lt;contributors&gt;&lt;authors&gt;&lt;author&gt;Chen, Z. H.&lt;/author&gt;&lt;/authors&gt;&lt;/contributors&gt;&lt;auth-address&gt;Department of Surgery, Addenbrooke&amp;apos;s Hospital, Cambridge University, United Kingdom.&lt;/auth-address&gt;&lt;titles&gt;&lt;title&gt;A technique of cervical heterotopic heart transplantation in mice&lt;/title&gt;&lt;secondary-title&gt;Transplantation&lt;/secondary-title&gt;&lt;alt-title&gt;Transplantation&lt;/alt-title&gt;&lt;/titles&gt;&lt;periodical&gt;&lt;full-title&gt;Transplantation&lt;/full-title&gt;&lt;/periodical&gt;&lt;alt-periodical&gt;&lt;full-title&gt;Transplantation&lt;/full-title&gt;&lt;/alt-periodical&gt;&lt;pages&gt;1099-101&lt;/pages&gt;&lt;volume&gt;52&lt;/volume&gt;&lt;number&gt;6&lt;/number&gt;&lt;edition&gt;1991/12/01&lt;/edition&gt;&lt;keywords&gt;&lt;keyword&gt;Animals&lt;/keyword&gt;&lt;keyword&gt;Graft Survival&lt;/keyword&gt;&lt;keyword&gt;*Heart Transplantation&lt;/keyword&gt;&lt;keyword&gt;Male&lt;/keyword&gt;&lt;keyword&gt;Mice&lt;/keyword&gt;&lt;keyword&gt;Neck&lt;/keyword&gt;&lt;keyword&gt;Transplantation, Heterotopic/*methods&lt;/keyword&gt;&lt;/keywords&gt;&lt;dates&gt;&lt;year&gt;1991&lt;/year&gt;&lt;pub-dates&gt;&lt;date&gt;Dec&lt;/date&gt;&lt;/pub-dates&gt;&lt;/dates&gt;&lt;isbn&gt;0041-1337 (Print)&amp;#xD;0041-1337&lt;/isbn&gt;&lt;accession-num&gt;1750075&lt;/accession-num&gt;&lt;urls&gt;&lt;/urls&gt;&lt;electronic-resource-num&gt;10.1097/00007890-199112000-00035&lt;/electronic-resource-num&gt;&lt;remote-database-provider&gt;NLM&lt;/remote-database-provider&gt;&lt;language&gt;eng&lt;/language&gt;&lt;/record&gt;&lt;/Cite&gt;&lt;/EndNote&gt;</w:instrText>
      </w:r>
      <w:r w:rsidR="00C83A88" w:rsidRPr="005E1E02">
        <w:fldChar w:fldCharType="separate"/>
      </w:r>
      <w:r w:rsidR="00C83A88" w:rsidRPr="005E1E02">
        <w:rPr>
          <w:vertAlign w:val="superscript"/>
        </w:rPr>
        <w:t>20</w:t>
      </w:r>
      <w:r w:rsidR="00C83A88" w:rsidRPr="005E1E02">
        <w:fldChar w:fldCharType="end"/>
      </w:r>
      <w:r w:rsidRPr="005E1E02">
        <w:t>. Other groups have reported cuff-free sleeve configurations as an alternative means of securing the donor pulmonary artery or aorta to the cervical vasculature</w:t>
      </w:r>
      <w:r w:rsidR="00CD10F0" w:rsidRPr="005E1E02">
        <w:fldChar w:fldCharType="begin"/>
      </w:r>
      <w:r w:rsidR="00CD10F0" w:rsidRPr="005E1E02">
        <w:instrText xml:space="preserve"> ADDIN EN.CITE &lt;EndNote&gt;&lt;Cite&gt;&lt;Author&gt;Fang&lt;/Author&gt;&lt;Year&gt;2013&lt;/Year&gt;&lt;RecNum&gt;890&lt;/RecNum&gt;&lt;DisplayText&gt;&lt;style face="superscript"&gt;21&lt;/style&gt;&lt;/DisplayText&gt;&lt;record&gt;&lt;rec-number&gt;890&lt;/rec-number&gt;&lt;foreign-keys&gt;&lt;key app="EN" db-id="09fzs5xvprsa0be2st5px5ai0spvtxd5fefz" timestamp="1765210402"&gt;890&lt;/key&gt;&lt;/foreign-keys&gt;&lt;ref-type name="Journal Article"&gt;17&lt;/ref-type&gt;&lt;contributors&gt;&lt;authors&gt;&lt;author&gt;Fang, Jing&lt;/author&gt;&lt;author&gt;He, Long&lt;/author&gt;&lt;author&gt;Wang, Shi-Qiang&lt;/author&gt;&lt;author&gt;Ma, Ming-Jia&lt;/author&gt;&lt;author&gt;Liu, Hong-Yun&lt;/author&gt;&lt;author&gt;Zhu, Xue-Hai&lt;/author&gt;&lt;author&gt;Zhu, Ping&lt;/author&gt;&lt;author&gt;Wei, Xiang&lt;/author&gt;&lt;author&gt;Wang, Cong-Yi&lt;/author&gt;&lt;/authors&gt;&lt;/contributors&gt;&lt;titles&gt;&lt;title&gt;A simplified two-stitch sleeve technique for arterial anastomosis of cervical heterotopic cardiac transplantation in mice&lt;/title&gt;&lt;secondary-title&gt;American Journal of Translational Research&lt;/secondary-title&gt;&lt;/titles&gt;&lt;periodical&gt;&lt;full-title&gt;American Journal of Translational Research&lt;/full-title&gt;&lt;/periodical&gt;&lt;pages&gt;521&lt;/pages&gt;&lt;volume&gt;5&lt;/volume&gt;&lt;number&gt;5&lt;/number&gt;&lt;dates&gt;&lt;year&gt;2013&lt;/year&gt;&lt;/dates&gt;&lt;urls&gt;&lt;/urls&gt;&lt;/record&gt;&lt;/Cite&gt;&lt;/EndNote&gt;</w:instrText>
      </w:r>
      <w:r w:rsidR="00CD10F0" w:rsidRPr="005E1E02">
        <w:fldChar w:fldCharType="separate"/>
      </w:r>
      <w:r w:rsidR="00CD10F0" w:rsidRPr="005E1E02">
        <w:rPr>
          <w:vertAlign w:val="superscript"/>
        </w:rPr>
        <w:t>21</w:t>
      </w:r>
      <w:r w:rsidR="00CD10F0" w:rsidRPr="005E1E02">
        <w:fldChar w:fldCharType="end"/>
      </w:r>
      <w:r w:rsidR="00706D58" w:rsidRPr="005E1E02">
        <w:t>.</w:t>
      </w:r>
      <w:r w:rsidRPr="005E1E02">
        <w:t xml:space="preserve"> </w:t>
      </w:r>
      <w:r w:rsidR="00706D58" w:rsidRPr="005E1E02">
        <w:t xml:space="preserve">A </w:t>
      </w:r>
      <w:r w:rsidRPr="005E1E02">
        <w:t>novel end-to-side suture-based cervical model has been proposed to preserve native carotid continuity and more closely approximate the geometry of the standard abdominal end-to-side anastomosis</w:t>
      </w:r>
      <w:r w:rsidR="00A5507B" w:rsidRPr="005E1E02">
        <w:fldChar w:fldCharType="begin"/>
      </w:r>
      <w:r w:rsidR="00A5507B" w:rsidRPr="005E1E02">
        <w:instrText xml:space="preserve"> ADDIN EN.CITE &lt;EndNote&gt;&lt;Cite&gt;&lt;Author&gt;Dun&lt;/Author&gt;&lt;Year&gt;2025&lt;/Year&gt;&lt;RecNum&gt;891&lt;/RecNum&gt;&lt;DisplayText&gt;&lt;style face="superscript"&gt;22&lt;/style&gt;&lt;/DisplayText&gt;&lt;record&gt;&lt;rec-number&gt;891&lt;/rec-number&gt;&lt;foreign-keys&gt;&lt;key app="EN" db-id="09fzs5xvprsa0be2st5px5ai0spvtxd5fefz" timestamp="1765210502"&gt;891&lt;/key&gt;&lt;/foreign-keys&gt;&lt;ref-type name="Journal Article"&gt;17&lt;/ref-type&gt;&lt;contributors&gt;&lt;authors&gt;&lt;author&gt;Dun, Hao&lt;/author&gt;&lt;author&gt;Sticco-Ivins, Maura&lt;/author&gt;&lt;author&gt;Terada, Yuriko&lt;/author&gt;&lt;author&gt;Berning, Amber&lt;/author&gt;&lt;author&gt;Lavine, Kory J&lt;/author&gt;&lt;author&gt;Kreisel, Daniel&lt;/author&gt;&lt;author&gt;Kopecky, Benjamin J&lt;/author&gt;&lt;/authors&gt;&lt;/contributors&gt;&lt;titles&gt;&lt;title&gt;Cervical heterotopic heart transplantation in mice using a novel suture technique&lt;/title&gt;&lt;secondary-title&gt;JHLT open&lt;/secondary-title&gt;&lt;/titles&gt;&lt;periodical&gt;&lt;full-title&gt;JHLT open&lt;/full-title&gt;&lt;/periodical&gt;&lt;pages&gt;100164&lt;/pages&gt;&lt;volume&gt;7&lt;/volume&gt;&lt;dates&gt;&lt;year&gt;2025&lt;/year&gt;&lt;/dates&gt;&lt;isbn&gt;2950-1334&lt;/isbn&gt;&lt;urls&gt;&lt;/urls&gt;&lt;/record&gt;&lt;/Cite&gt;&lt;/EndNote&gt;</w:instrText>
      </w:r>
      <w:r w:rsidR="00A5507B" w:rsidRPr="005E1E02">
        <w:fldChar w:fldCharType="separate"/>
      </w:r>
      <w:r w:rsidR="00A5507B" w:rsidRPr="005E1E02">
        <w:rPr>
          <w:vertAlign w:val="superscript"/>
        </w:rPr>
        <w:t>22</w:t>
      </w:r>
      <w:r w:rsidR="00A5507B" w:rsidRPr="005E1E02">
        <w:fldChar w:fldCharType="end"/>
      </w:r>
      <w:r w:rsidRPr="005E1E02">
        <w:t xml:space="preserve">. Together, these approaches highlight the versatility of the cervical site and illustrate </w:t>
      </w:r>
      <w:r w:rsidR="0078147A" w:rsidRPr="005E1E02">
        <w:t>necessary</w:t>
      </w:r>
      <w:r w:rsidRPr="005E1E02">
        <w:t xml:space="preserve"> trade-offs between technical complexity, hemodynamics, and the amount of foreign material at the anastomotic interface.</w:t>
      </w:r>
    </w:p>
    <w:bookmarkEnd w:id="5"/>
    <w:p w14:paraId="663A6237" w14:textId="77777777" w:rsidR="00EA2FB6" w:rsidRPr="005E1E02" w:rsidRDefault="00EA2FB6" w:rsidP="00845E60"/>
    <w:p w14:paraId="0FBC72E3" w14:textId="525370D2" w:rsidR="00FD284A" w:rsidRPr="005E1E02" w:rsidRDefault="00FD0EDA" w:rsidP="00845E60">
      <w:r w:rsidRPr="005E1E02">
        <w:t xml:space="preserve">One widely applied vascular </w:t>
      </w:r>
      <w:r w:rsidR="003C3A85" w:rsidRPr="005E1E02">
        <w:t xml:space="preserve">anastomotic </w:t>
      </w:r>
      <w:r w:rsidRPr="005E1E02">
        <w:t xml:space="preserve">technique </w:t>
      </w:r>
      <w:r w:rsidR="005F4EB8" w:rsidRPr="005E1E02">
        <w:t>in murine</w:t>
      </w:r>
      <w:r w:rsidR="004320A2" w:rsidRPr="005E1E02">
        <w:t xml:space="preserve"> cervical</w:t>
      </w:r>
      <w:r w:rsidR="005F4EB8" w:rsidRPr="005E1E02">
        <w:t xml:space="preserve"> heart transplantation </w:t>
      </w:r>
      <w:r w:rsidR="00D93F4D" w:rsidRPr="005E1E02">
        <w:t>is the</w:t>
      </w:r>
      <w:r w:rsidR="005F4EB8" w:rsidRPr="005E1E02">
        <w:t xml:space="preserve"> intraluminal cuff</w:t>
      </w:r>
      <w:r w:rsidR="004551EA" w:rsidRPr="005E1E02">
        <w:t xml:space="preserve"> technique</w:t>
      </w:r>
      <w:r w:rsidR="002827E8" w:rsidRPr="005E1E02">
        <w:fldChar w:fldCharType="begin">
          <w:fldData xml:space="preserve">PEVuZE5vdGU+PENpdGU+PEF1dGhvcj5SYXRzY2hpbGxlcjwvQXV0aG9yPjxZZWFyPjIwMTU8L1ll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==
</w:fldData>
        </w:fldChar>
      </w:r>
      <w:r w:rsidR="00A5507B" w:rsidRPr="005E1E02">
        <w:instrText xml:space="preserve"> ADDIN EN.CITE </w:instrText>
      </w:r>
      <w:r w:rsidR="00A5507B" w:rsidRPr="005E1E02">
        <w:fldChar w:fldCharType="begin">
          <w:fldData xml:space="preserve">PEVuZE5vdGU+PENpdGU+PEF1dGhvcj5SYXRzY2hpbGxlcjwvQXV0aG9yPjxZZWFyPjIwMTU8L1ll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==
</w:fldData>
        </w:fldChar>
      </w:r>
      <w:r w:rsidR="00A5507B" w:rsidRPr="005E1E02">
        <w:instrText xml:space="preserve"> ADDIN EN.CITE.DATA </w:instrText>
      </w:r>
      <w:r w:rsidR="00A5507B" w:rsidRPr="005E1E02">
        <w:fldChar w:fldCharType="end"/>
      </w:r>
      <w:r w:rsidR="002827E8" w:rsidRPr="005E1E02">
        <w:fldChar w:fldCharType="separate"/>
      </w:r>
      <w:r w:rsidR="00A5507B" w:rsidRPr="005E1E02">
        <w:rPr>
          <w:vertAlign w:val="superscript"/>
        </w:rPr>
        <w:t>23-26</w:t>
      </w:r>
      <w:r w:rsidR="002827E8" w:rsidRPr="005E1E02">
        <w:fldChar w:fldCharType="end"/>
      </w:r>
      <w:r w:rsidR="005F4EB8" w:rsidRPr="005E1E02">
        <w:t>.</w:t>
      </w:r>
      <w:r w:rsidR="00B41407" w:rsidRPr="005E1E02">
        <w:t xml:space="preserve"> Cuff-based cervical techniques introduce intraluminal stents to simplify microvascular anastomoses</w:t>
      </w:r>
      <w:r w:rsidR="003C3A85" w:rsidRPr="005E1E02">
        <w:t xml:space="preserve"> and </w:t>
      </w:r>
      <w:r w:rsidR="00B41407" w:rsidRPr="005E1E02">
        <w:t>increase technical success rates, particularly for less experienced microsurgeons</w:t>
      </w:r>
      <w:r w:rsidR="00D37ED6" w:rsidRPr="005E1E02">
        <w:fldChar w:fldCharType="begin">
          <w:fldData xml:space="preserve">PEVuZE5vdGU+PENpdGU+PEF1dGhvcj5ZQVNVVVJBPC9BdXRob3I+PFllYXI+MTk5MTwvWWVhcj48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</w:fldData>
        </w:fldChar>
      </w:r>
      <w:r w:rsidR="00CD317E" w:rsidRPr="005E1E02">
        <w:instrText xml:space="preserve"> ADDIN EN.CITE </w:instrText>
      </w:r>
      <w:r w:rsidR="00CD317E" w:rsidRPr="005E1E02">
        <w:fldChar w:fldCharType="begin">
          <w:fldData xml:space="preserve">PEVuZE5vdGU+PENpdGU+PEF1dGhvcj5ZQVNVVVJBPC9BdXRob3I+PFllYXI+MTk5MTwvWWVhcj48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</w:fldData>
        </w:fldChar>
      </w:r>
      <w:r w:rsidR="00CD317E" w:rsidRPr="005E1E02">
        <w:instrText xml:space="preserve"> ADDIN EN.CITE.DATA </w:instrText>
      </w:r>
      <w:r w:rsidR="00CD317E" w:rsidRPr="005E1E02">
        <w:fldChar w:fldCharType="end"/>
      </w:r>
      <w:r w:rsidR="00D37ED6" w:rsidRPr="005E1E02">
        <w:fldChar w:fldCharType="separate"/>
      </w:r>
      <w:r w:rsidR="00CD317E" w:rsidRPr="005E1E02">
        <w:rPr>
          <w:vertAlign w:val="superscript"/>
        </w:rPr>
        <w:t>24-26</w:t>
      </w:r>
      <w:r w:rsidR="00D37ED6" w:rsidRPr="005E1E02">
        <w:fldChar w:fldCharType="end"/>
      </w:r>
      <w:r w:rsidR="00B41407" w:rsidRPr="005E1E02">
        <w:t xml:space="preserve">. </w:t>
      </w:r>
      <w:r w:rsidR="005F4EB8" w:rsidRPr="005E1E02">
        <w:t xml:space="preserve">While cuff-based approaches simplify the technical challenge of </w:t>
      </w:r>
      <w:r w:rsidR="005F4EB8" w:rsidRPr="005E1E02">
        <w:lastRenderedPageBreak/>
        <w:t xml:space="preserve">connecting vessels, </w:t>
      </w:r>
      <w:r w:rsidR="00FD0332" w:rsidRPr="005E1E02">
        <w:t xml:space="preserve">this technique </w:t>
      </w:r>
      <w:r w:rsidR="005F4EB8" w:rsidRPr="005E1E02">
        <w:t>introduce</w:t>
      </w:r>
      <w:r w:rsidR="00FD0332" w:rsidRPr="005E1E02">
        <w:t>s</w:t>
      </w:r>
      <w:r w:rsidR="005F4EB8" w:rsidRPr="005E1E02">
        <w:t xml:space="preserve"> foreign material into the anastomotic site. The presence of polymers </w:t>
      </w:r>
      <w:r w:rsidR="00C83F6C" w:rsidRPr="005E1E02">
        <w:t xml:space="preserve">may </w:t>
      </w:r>
      <w:r w:rsidR="005F4EB8" w:rsidRPr="005E1E02">
        <w:t xml:space="preserve">promote peri-anastomotic inflammation, alter local hemodynamics, and </w:t>
      </w:r>
      <w:r w:rsidR="005A5A02" w:rsidRPr="005E1E02">
        <w:t xml:space="preserve">potentially </w:t>
      </w:r>
      <w:r w:rsidR="005F4EB8" w:rsidRPr="005E1E02">
        <w:t>confound immune analyses</w:t>
      </w:r>
      <w:r w:rsidR="009F77F3" w:rsidRPr="005E1E02">
        <w:fldChar w:fldCharType="begin">
          <w:fldData xml:space="preserve">PEVuZE5vdGU+PENpdGU+PEF1dGhvcj5Sb3NlbmRvcmY8L0F1dGhvcj48WWVhcj4yMDIwPC9ZZWFy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</w:fldData>
        </w:fldChar>
      </w:r>
      <w:r w:rsidR="00A5507B" w:rsidRPr="005E1E02">
        <w:instrText xml:space="preserve"> ADDIN EN.CITE </w:instrText>
      </w:r>
      <w:r w:rsidR="00A5507B" w:rsidRPr="005E1E02">
        <w:fldChar w:fldCharType="begin">
          <w:fldData xml:space="preserve">PEVuZE5vdGU+PENpdGU+PEF1dGhvcj5Sb3NlbmRvcmY8L0F1dGhvcj48WWVhcj4yMDIwPC9ZZWFy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</w:fldData>
        </w:fldChar>
      </w:r>
      <w:r w:rsidR="00A5507B" w:rsidRPr="005E1E02">
        <w:instrText xml:space="preserve"> ADDIN EN.CITE.DATA </w:instrText>
      </w:r>
      <w:r w:rsidR="00A5507B" w:rsidRPr="005E1E02">
        <w:fldChar w:fldCharType="end"/>
      </w:r>
      <w:r w:rsidR="009F77F3" w:rsidRPr="005E1E02">
        <w:fldChar w:fldCharType="separate"/>
      </w:r>
      <w:r w:rsidR="00A5507B" w:rsidRPr="005E1E02">
        <w:rPr>
          <w:vertAlign w:val="superscript"/>
        </w:rPr>
        <w:t>27,28</w:t>
      </w:r>
      <w:r w:rsidR="009F77F3" w:rsidRPr="005E1E02">
        <w:fldChar w:fldCharType="end"/>
      </w:r>
      <w:r w:rsidR="005F4EB8" w:rsidRPr="005E1E02">
        <w:t xml:space="preserve">. </w:t>
      </w:r>
      <w:r w:rsidR="00447D70" w:rsidRPr="005E1E02">
        <w:t xml:space="preserve">Furthermore, narrowing of recipient vessels, whether due to </w:t>
      </w:r>
      <w:r w:rsidR="005B7A90" w:rsidRPr="005E1E02">
        <w:t>genetically modified</w:t>
      </w:r>
      <w:r w:rsidR="00550BAE" w:rsidRPr="005E1E02">
        <w:t xml:space="preserve"> mouse strains</w:t>
      </w:r>
      <w:r w:rsidR="00447D70" w:rsidRPr="005E1E02">
        <w:t>, immunosuppressive treatment, advanced recipient age, or chronic experimental conditions, can make cuff placement technically challenging in small-caliber vessels</w:t>
      </w:r>
      <w:r w:rsidR="008B2086" w:rsidRPr="005E1E02">
        <w:fldChar w:fldCharType="begin"/>
      </w:r>
      <w:r w:rsidR="00A5507B" w:rsidRPr="005E1E02">
        <w:instrText xml:space="preserve"> ADDIN EN.CITE &lt;EndNote&gt;&lt;Cite&gt;&lt;Author&gt;Elezaby&lt;/Author&gt;&lt;Year&gt;2022&lt;/Year&gt;&lt;RecNum&gt;816&lt;/RecNum&gt;&lt;DisplayText&gt;&lt;style face="superscript"&gt;29&lt;/style&gt;&lt;/DisplayText&gt;&lt;record&gt;&lt;rec-number&gt;816&lt;/rec-number&gt;&lt;foreign-keys&gt;&lt;key app="EN" db-id="09fzs5xvprsa0be2st5px5ai0spvtxd5fefz" timestamp="1759273852"&gt;816&lt;/key&gt;&lt;/foreign-keys&gt;&lt;ref-type name="Journal Article"&gt;17&lt;/ref-type&gt;&lt;contributors&gt;&lt;authors&gt;&lt;author&gt;Elezaby, A.&lt;/author&gt;&lt;author&gt;Dexheimer, R.&lt;/author&gt;&lt;author&gt;Sallam, K.&lt;/author&gt;&lt;/authors&gt;&lt;/contributors&gt;&lt;auth-address&gt;Stanford Cardiovascular Institute, Stanford University School of Medicine, Stanford, CA, United States.&amp;#xD;Division of Cardiovascular Medicine, Department of Medicine, Stanford University, Stanford, CA, United States.&lt;/auth-address&gt;&lt;titles&gt;&lt;title&gt;Cardiovascular effects of immunosuppression agents&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981838&lt;/pages&gt;&lt;volume&gt;9&lt;/volume&gt;&lt;edition&gt;2022/10/11&lt;/edition&gt;&lt;keywords&gt;&lt;keyword&gt;cardiovascular&lt;/keyword&gt;&lt;keyword&gt;fibrosis&lt;/keyword&gt;&lt;keyword&gt;hypertension&lt;/keyword&gt;&lt;keyword&gt;hypertrophy&lt;/keyword&gt;&lt;keyword&gt;immunosuppression&lt;/keyword&gt;&lt;keyword&gt;mitochondria&lt;/keyword&gt;&lt;keyword&gt;toxicity&lt;/keyword&gt;&lt;keyword&gt;commercial or financial relationships that could be construed as a potential&lt;/keyword&gt;&lt;keyword&gt;conflict of interest.&lt;/keyword&gt;&lt;/keywords&gt;&lt;dates&gt;&lt;year&gt;2022&lt;/year&gt;&lt;/dates&gt;&lt;isbn&gt;2297-055X (Print)&amp;#xD;2297-055x&lt;/isbn&gt;&lt;accession-num&gt;36211586&lt;/accession-num&gt;&lt;urls&gt;&lt;/urls&gt;&lt;custom2&gt;PMC9534182&lt;/custom2&gt;&lt;electronic-resource-num&gt;10.3389/fcvm.2022.981838&lt;/electronic-resource-num&gt;&lt;remote-database-provider&gt;NLM&lt;/remote-database-provider&gt;&lt;language&gt;eng&lt;/language&gt;&lt;/record&gt;&lt;/Cite&gt;&lt;/EndNote&gt;</w:instrText>
      </w:r>
      <w:r w:rsidR="008B2086" w:rsidRPr="005E1E02">
        <w:fldChar w:fldCharType="separate"/>
      </w:r>
      <w:r w:rsidR="00A5507B" w:rsidRPr="005E1E02">
        <w:rPr>
          <w:vertAlign w:val="superscript"/>
        </w:rPr>
        <w:t>29</w:t>
      </w:r>
      <w:r w:rsidR="008B2086" w:rsidRPr="005E1E02">
        <w:fldChar w:fldCharType="end"/>
      </w:r>
      <w:r w:rsidR="00447D70" w:rsidRPr="005E1E02">
        <w:t>.</w:t>
      </w:r>
    </w:p>
    <w:p w14:paraId="250C0487" w14:textId="77777777" w:rsidR="008D760E" w:rsidRPr="005E1E02" w:rsidRDefault="008D760E" w:rsidP="00845E60"/>
    <w:p w14:paraId="2D4E1D8E" w14:textId="116414A6" w:rsidR="004C02FE" w:rsidRPr="005E1E02" w:rsidRDefault="001D0A64" w:rsidP="00845E60">
      <w:r w:rsidRPr="005E1E02">
        <w:t>To address these limitations, we developed a fully cuff-free, suture-based technique for cervical heterotopic heart transplantation.</w:t>
      </w:r>
      <w:r w:rsidR="005F4EB8" w:rsidRPr="005E1E02">
        <w:t xml:space="preserve"> </w:t>
      </w:r>
      <w:r w:rsidR="005344CB" w:rsidRPr="005E1E02">
        <w:t>In this configuration, the recipient carotid artery is anastomosed end-to-end to the donor ascending aorta, and the recipient external jugular vein is anastomosed end-to-end to the donor pulmonary trunk, providing straightforward inflow and outflow for coronary perfusion (</w:t>
      </w:r>
      <w:r w:rsidR="005344CB" w:rsidRPr="005E1E02">
        <w:rPr>
          <w:b/>
          <w:bCs/>
        </w:rPr>
        <w:t>Figure 1</w:t>
      </w:r>
      <w:r w:rsidR="00AA399C" w:rsidRPr="005E1E02">
        <w:rPr>
          <w:b/>
          <w:bCs/>
        </w:rPr>
        <w:t>A</w:t>
      </w:r>
      <w:r w:rsidR="005344CB" w:rsidRPr="005E1E02">
        <w:t xml:space="preserve">). </w:t>
      </w:r>
      <w:r w:rsidR="006964C5" w:rsidRPr="005E1E02">
        <w:t xml:space="preserve">By minimizing </w:t>
      </w:r>
      <w:r w:rsidR="00213191" w:rsidRPr="005E1E02">
        <w:t xml:space="preserve">the use of </w:t>
      </w:r>
      <w:r w:rsidR="006964C5" w:rsidRPr="005E1E02">
        <w:t xml:space="preserve">intraluminal synthetic material, this approach avoids direct polymer–blood contact at the anastomotic site and is conceptually attractive for studies focused on local immune and inflammatory responses. </w:t>
      </w:r>
      <w:r w:rsidR="00F04D4C" w:rsidRPr="005E1E02">
        <w:t xml:space="preserve">The method involves meticulous preparation of </w:t>
      </w:r>
      <w:r w:rsidR="00213191" w:rsidRPr="005E1E02">
        <w:t xml:space="preserve">both the </w:t>
      </w:r>
      <w:r w:rsidR="00F04D4C" w:rsidRPr="005E1E02">
        <w:t xml:space="preserve">donor </w:t>
      </w:r>
      <w:r w:rsidR="00044182" w:rsidRPr="005E1E02">
        <w:t xml:space="preserve">and </w:t>
      </w:r>
      <w:r w:rsidR="00F04D4C" w:rsidRPr="005E1E02">
        <w:t xml:space="preserve">recipient vessels, </w:t>
      </w:r>
      <w:r w:rsidR="00213191" w:rsidRPr="005E1E02">
        <w:t xml:space="preserve">as well as </w:t>
      </w:r>
      <w:r w:rsidR="00F04D4C" w:rsidRPr="005E1E02">
        <w:t>end-to-end micro</w:t>
      </w:r>
      <w:r w:rsidR="00CA3017" w:rsidRPr="005E1E02">
        <w:t>-</w:t>
      </w:r>
      <w:r w:rsidR="00F04D4C" w:rsidRPr="005E1E02">
        <w:t>anastomoses of the carotid artery and the external jugular vein</w:t>
      </w:r>
      <w:r w:rsidR="00213191" w:rsidRPr="005E1E02">
        <w:t>. Additionally</w:t>
      </w:r>
      <w:r w:rsidR="00F04D4C" w:rsidRPr="005E1E02">
        <w:t>, intraoperative patency assessment and postoperative monitoring</w:t>
      </w:r>
      <w:r w:rsidR="00213191" w:rsidRPr="005E1E02">
        <w:t xml:space="preserve"> are performed</w:t>
      </w:r>
      <w:r w:rsidR="00F04D4C" w:rsidRPr="005E1E02">
        <w:t>.</w:t>
      </w:r>
      <w:r w:rsidR="005F4EB8" w:rsidRPr="005E1E02">
        <w:t xml:space="preserve"> </w:t>
      </w:r>
      <w:r w:rsidR="00A4632F" w:rsidRPr="005E1E02">
        <w:t>In practice, this cuff-free cervical model is app</w:t>
      </w:r>
      <w:r w:rsidR="00E21571" w:rsidRPr="005E1E02">
        <w:t>li</w:t>
      </w:r>
      <w:r w:rsidR="00A4632F" w:rsidRPr="005E1E02">
        <w:t xml:space="preserve">ed when a secondary cardiac graft is required to test donor-specific tolerance after </w:t>
      </w:r>
      <w:r w:rsidR="00112DE8" w:rsidRPr="005E1E02">
        <w:t>an</w:t>
      </w:r>
      <w:r w:rsidR="00A4632F" w:rsidRPr="005E1E02">
        <w:t xml:space="preserve"> abdominal graft</w:t>
      </w:r>
      <w:r w:rsidR="00112DE8" w:rsidRPr="005E1E02">
        <w:t xml:space="preserve"> with long-term survival</w:t>
      </w:r>
      <w:r w:rsidR="00A4632F" w:rsidRPr="005E1E02">
        <w:t xml:space="preserve">, particularly in transgenic or immunosuppressed mice with small-caliber vessels. However, the technique also requires advanced microsurgical expertise and access to an operating microscope; additional limitations related to carotid ligation and </w:t>
      </w:r>
      <w:r w:rsidR="00291952" w:rsidRPr="005E1E02">
        <w:t>recipient</w:t>
      </w:r>
      <w:r w:rsidR="00A4632F" w:rsidRPr="005E1E02">
        <w:t xml:space="preserve"> selection are </w:t>
      </w:r>
      <w:r w:rsidR="00213191" w:rsidRPr="005E1E02">
        <w:t>discussed</w:t>
      </w:r>
      <w:r w:rsidR="004E7CE3" w:rsidRPr="005E1E02">
        <w:t xml:space="preserve"> below</w:t>
      </w:r>
      <w:r w:rsidR="00A4632F" w:rsidRPr="005E1E02">
        <w:t xml:space="preserve">. </w:t>
      </w:r>
      <w:r w:rsidR="005F4EB8" w:rsidRPr="005E1E02">
        <w:t xml:space="preserve">By providing a reproducible platform, this technique </w:t>
      </w:r>
      <w:r w:rsidR="00CA333F" w:rsidRPr="005E1E02">
        <w:t>enhances</w:t>
      </w:r>
      <w:r w:rsidR="00CA3017" w:rsidRPr="005E1E02">
        <w:t xml:space="preserve"> </w:t>
      </w:r>
      <w:r w:rsidR="00960D7D" w:rsidRPr="005E1E02">
        <w:t>both</w:t>
      </w:r>
      <w:r w:rsidR="005F4EB8" w:rsidRPr="005E1E02">
        <w:t xml:space="preserve"> the reliability of secondary transplantation models and supports mechanistic studies of donor-specific tolerance in murine systems.</w:t>
      </w:r>
      <w:r w:rsidR="005D14EC" w:rsidRPr="005E1E02">
        <w:t xml:space="preserve"> This protocol employs end-to-end anastomoses</w:t>
      </w:r>
      <w:r w:rsidR="005D14EC" w:rsidRPr="005E1E02" w:rsidDel="004216DE">
        <w:t xml:space="preserve"> </w:t>
      </w:r>
      <w:r w:rsidR="005D14EC" w:rsidRPr="005E1E02">
        <w:t>by connecting the recipient carotid artery to the donor ascending aorta and the recipient external jugular vein to the donor pulmonary trunk, thereby providing robust coronary perfusion of the graft (</w:t>
      </w:r>
      <w:r w:rsidR="005D14EC" w:rsidRPr="005E1E02">
        <w:rPr>
          <w:b/>
          <w:bCs/>
        </w:rPr>
        <w:t>Figure 1B)</w:t>
      </w:r>
      <w:r w:rsidR="005D14EC" w:rsidRPr="005E1E02">
        <w:t>. End-to-end anastomoses create a straightforward inflow–outflow pattern that reliably supports coronary perfusion in this model.</w:t>
      </w:r>
    </w:p>
    <w:p w14:paraId="359C8F56" w14:textId="77777777" w:rsidR="00B14E32" w:rsidRPr="005E1E02" w:rsidRDefault="00B14E32" w:rsidP="00845E60">
      <w:pPr>
        <w:pStyle w:val="Heading1"/>
        <w:spacing w:before="0" w:after="0"/>
        <w:rPr>
          <w:sz w:val="24"/>
          <w:szCs w:val="24"/>
        </w:rPr>
      </w:pPr>
    </w:p>
    <w:p w14:paraId="39C0EA4F" w14:textId="504657A1" w:rsidR="00700193" w:rsidRPr="005E1E02" w:rsidRDefault="00551D82" w:rsidP="00845E60">
      <w:pPr>
        <w:pStyle w:val="Heading1"/>
        <w:spacing w:before="0" w:after="0"/>
        <w:rPr>
          <w:sz w:val="24"/>
          <w:szCs w:val="24"/>
        </w:rPr>
      </w:pPr>
      <w:r w:rsidRPr="005E1E02">
        <w:rPr>
          <w:sz w:val="24"/>
          <w:szCs w:val="24"/>
        </w:rPr>
        <w:t xml:space="preserve">PROTOCOL: </w:t>
      </w:r>
    </w:p>
    <w:p w14:paraId="39AB63A1" w14:textId="2CE312BC" w:rsidR="00EC6F7F" w:rsidRPr="005E1E02" w:rsidRDefault="00EC6F7F" w:rsidP="00845E60">
      <w:pPr>
        <w:pBdr>
          <w:top w:val="nil"/>
          <w:left w:val="nil"/>
          <w:bottom w:val="nil"/>
          <w:right w:val="nil"/>
          <w:between w:val="nil"/>
        </w:pBdr>
      </w:pPr>
      <w:r w:rsidRPr="005E1E02">
        <w:t>Mice were purchased from Jackson Laboratory. Both male and female mice</w:t>
      </w:r>
      <w:r w:rsidR="009A25E1" w:rsidRPr="005E1E02">
        <w:t>,</w:t>
      </w:r>
      <w:r w:rsidRPr="005E1E02">
        <w:t xml:space="preserve"> </w:t>
      </w:r>
      <w:r w:rsidR="001D4160" w:rsidRPr="005E1E02">
        <w:t xml:space="preserve">aged </w:t>
      </w:r>
      <w:r w:rsidRPr="005E1E02">
        <w:t>6</w:t>
      </w:r>
      <w:r w:rsidR="009D7A87" w:rsidRPr="005E1E02">
        <w:t xml:space="preserve"> - </w:t>
      </w:r>
      <w:r w:rsidRPr="005E1E02">
        <w:t>10 weeks and weighing 20</w:t>
      </w:r>
      <w:r w:rsidR="00252531" w:rsidRPr="005E1E02">
        <w:t xml:space="preserve"> </w:t>
      </w:r>
      <w:r w:rsidR="002C163C" w:rsidRPr="005E1E02">
        <w:t>-</w:t>
      </w:r>
      <w:r w:rsidR="00252531" w:rsidRPr="005E1E02">
        <w:t xml:space="preserve"> </w:t>
      </w:r>
      <w:r w:rsidRPr="005E1E02">
        <w:t>30 g</w:t>
      </w:r>
      <w:r w:rsidR="004B4F45" w:rsidRPr="005E1E02">
        <w:t xml:space="preserve"> at the time of the first abdominal cardiac transplant</w:t>
      </w:r>
      <w:r w:rsidR="009A25E1" w:rsidRPr="005E1E02">
        <w:t>,</w:t>
      </w:r>
      <w:r w:rsidRPr="005E1E02">
        <w:t xml:space="preserve"> were included in this study. Donors and recipients were housed under specific pathogen-free (SPF) conditions at the rodent facility of Massachusetts General Hospital. All procedures were performed humanely in accordance with the NIH guidelines for the care and use of laboratory animals. All animal experiments were approved by and conducted under the oversight of the Institutional Animal Care and Use Committee (IACUC) at Massachusetts General Hospital (protocol number 2020N000125). The </w:t>
      </w:r>
      <w:r w:rsidRPr="005E1E02">
        <w:rPr>
          <w:b/>
          <w:bCs/>
        </w:rPr>
        <w:t>Table of Materials</w:t>
      </w:r>
      <w:r w:rsidRPr="005E1E02">
        <w:t xml:space="preserve"> lists all reagents, instruments, and equipment used in this protocol.</w:t>
      </w:r>
      <w:r w:rsidR="00BB7C0D" w:rsidRPr="005E1E02">
        <w:t xml:space="preserve"> </w:t>
      </w:r>
      <w:r w:rsidR="007C59EF" w:rsidRPr="005E1E02">
        <w:t>IACUC</w:t>
      </w:r>
      <w:r w:rsidR="00EB434C" w:rsidRPr="005E1E02">
        <w:t xml:space="preserve"> approval</w:t>
      </w:r>
      <w:r w:rsidR="004216DE" w:rsidRPr="005E1E02">
        <w:t xml:space="preserve"> </w:t>
      </w:r>
      <w:r w:rsidR="00112DE8" w:rsidRPr="005E1E02">
        <w:t>is requir</w:t>
      </w:r>
      <w:r w:rsidR="000D76A3" w:rsidRPr="005E1E02">
        <w:t xml:space="preserve">ed </w:t>
      </w:r>
      <w:r w:rsidR="00D2329C" w:rsidRPr="005E1E02">
        <w:t xml:space="preserve">before </w:t>
      </w:r>
      <w:r w:rsidR="004216DE" w:rsidRPr="005E1E02">
        <w:t xml:space="preserve">initiating experiments. House and maintain all mice in accordance with institutional guidelines and applicable regulatory standards. </w:t>
      </w:r>
    </w:p>
    <w:p w14:paraId="2082F862" w14:textId="77777777" w:rsidR="00F74A04" w:rsidRPr="005E1E02" w:rsidRDefault="00F74A04" w:rsidP="00845E60">
      <w:pPr>
        <w:pBdr>
          <w:top w:val="nil"/>
          <w:left w:val="nil"/>
          <w:bottom w:val="nil"/>
          <w:right w:val="nil"/>
          <w:between w:val="nil"/>
        </w:pBdr>
      </w:pPr>
    </w:p>
    <w:p w14:paraId="61A8E8E8" w14:textId="05EFAF16" w:rsidR="004B4F45" w:rsidRPr="005E1E02" w:rsidRDefault="002C718E" w:rsidP="005E1E02">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E1E02">
        <w:rPr>
          <w:rFonts w:ascii="Calibri" w:hAnsi="Calibri" w:cs="Calibri"/>
          <w:b/>
          <w:bCs/>
          <w:sz w:val="24"/>
          <w:szCs w:val="24"/>
        </w:rPr>
        <w:t xml:space="preserve">Preparation of </w:t>
      </w:r>
      <w:r w:rsidR="00204C47" w:rsidRPr="005E1E02">
        <w:rPr>
          <w:rFonts w:ascii="Calibri" w:hAnsi="Calibri" w:cs="Calibri"/>
          <w:b/>
          <w:bCs/>
          <w:sz w:val="24"/>
          <w:szCs w:val="24"/>
        </w:rPr>
        <w:t>a</w:t>
      </w:r>
      <w:r w:rsidRPr="005E1E02">
        <w:rPr>
          <w:rFonts w:ascii="Calibri" w:hAnsi="Calibri" w:cs="Calibri"/>
          <w:b/>
          <w:bCs/>
          <w:sz w:val="24"/>
          <w:szCs w:val="24"/>
        </w:rPr>
        <w:t>nimals</w:t>
      </w:r>
      <w:r w:rsidR="00F74A04" w:rsidRPr="005E1E02">
        <w:rPr>
          <w:rFonts w:ascii="Calibri" w:hAnsi="Calibri" w:cs="Calibri"/>
          <w:b/>
          <w:bCs/>
          <w:sz w:val="24"/>
          <w:szCs w:val="24"/>
        </w:rPr>
        <w:t xml:space="preserve"> and instruments</w:t>
      </w:r>
    </w:p>
    <w:p w14:paraId="08AAED4F" w14:textId="77777777" w:rsidR="00F74A04" w:rsidRPr="005E1E02" w:rsidRDefault="00F74A04" w:rsidP="005E1E02">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2EC2BB4C" w14:textId="3964F40A" w:rsidR="00F74A04" w:rsidRPr="005E1E02" w:rsidRDefault="00F74A04" w:rsidP="00845E60">
      <w:pPr>
        <w:pStyle w:val="ListParagraph"/>
        <w:numPr>
          <w:ilvl w:val="1"/>
          <w:numId w:val="24"/>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5E1E02">
        <w:rPr>
          <w:rFonts w:ascii="Calibri" w:hAnsi="Calibri" w:cs="Calibri"/>
          <w:sz w:val="24"/>
          <w:szCs w:val="24"/>
        </w:rPr>
        <w:lastRenderedPageBreak/>
        <w:t>Prior to surgery, sterilize all instruments by exposing them to saturated steam at 250 °F (121 °C) under pressure for 20 min. The required microsurgical instruments are shown in</w:t>
      </w:r>
      <w:r w:rsidRPr="005E1E02">
        <w:rPr>
          <w:rFonts w:ascii="Calibri" w:hAnsi="Calibri" w:cs="Calibri"/>
          <w:b/>
          <w:bCs/>
          <w:sz w:val="24"/>
          <w:szCs w:val="24"/>
        </w:rPr>
        <w:t xml:space="preserve"> Figure 2. </w:t>
      </w:r>
      <w:r w:rsidRPr="005E1E02">
        <w:rPr>
          <w:rFonts w:ascii="Calibri" w:hAnsi="Calibri" w:cs="Calibri"/>
          <w:sz w:val="24"/>
          <w:szCs w:val="24"/>
        </w:rPr>
        <w:t>Protect the tips of microsurgical instruments to avoid damage. Replace broken or deformed instruments immediately to maintain optimal surgical success rates.</w:t>
      </w:r>
    </w:p>
    <w:p w14:paraId="72E0591F" w14:textId="77777777" w:rsidR="00EB7023" w:rsidRPr="005E1E02" w:rsidRDefault="00EB7023" w:rsidP="005E1E02">
      <w:pPr>
        <w:pStyle w:val="ListParagraph"/>
        <w:pBdr>
          <w:top w:val="nil"/>
          <w:left w:val="nil"/>
          <w:bottom w:val="nil"/>
          <w:right w:val="nil"/>
          <w:between w:val="nil"/>
        </w:pBdr>
        <w:spacing w:after="0" w:line="240" w:lineRule="auto"/>
        <w:contextualSpacing w:val="0"/>
        <w:jc w:val="both"/>
        <w:rPr>
          <w:rFonts w:ascii="Calibri" w:hAnsi="Calibri" w:cs="Calibri"/>
          <w:sz w:val="24"/>
          <w:szCs w:val="24"/>
        </w:rPr>
      </w:pPr>
    </w:p>
    <w:p w14:paraId="607F1E45" w14:textId="1651A55E" w:rsidR="00501CA3" w:rsidRPr="005E1E02" w:rsidRDefault="00501CA3" w:rsidP="00845E60">
      <w:pPr>
        <w:pBdr>
          <w:top w:val="nil"/>
          <w:left w:val="nil"/>
          <w:bottom w:val="nil"/>
          <w:right w:val="nil"/>
          <w:between w:val="nil"/>
        </w:pBdr>
      </w:pPr>
      <w:r w:rsidRPr="005E1E02">
        <w:t>1.</w:t>
      </w:r>
      <w:r w:rsidR="00F74A04" w:rsidRPr="005E1E02">
        <w:t>2.</w:t>
      </w:r>
      <w:r w:rsidR="00F74A04" w:rsidRPr="005E1E02">
        <w:tab/>
      </w:r>
      <w:r w:rsidRPr="005E1E02">
        <w:t xml:space="preserve">Recipient </w:t>
      </w:r>
      <w:r w:rsidR="00E73E87" w:rsidRPr="005E1E02">
        <w:t>p</w:t>
      </w:r>
      <w:r w:rsidRPr="005E1E02">
        <w:t xml:space="preserve">reoperative </w:t>
      </w:r>
      <w:r w:rsidR="00E73E87" w:rsidRPr="005E1E02">
        <w:t>c</w:t>
      </w:r>
      <w:r w:rsidR="00F47F58" w:rsidRPr="005E1E02">
        <w:t>are</w:t>
      </w:r>
    </w:p>
    <w:p w14:paraId="39124A64" w14:textId="77777777" w:rsidR="008157DA" w:rsidRPr="005E1E02" w:rsidRDefault="008157DA" w:rsidP="00845E60">
      <w:pPr>
        <w:pBdr>
          <w:top w:val="nil"/>
          <w:left w:val="nil"/>
          <w:bottom w:val="nil"/>
          <w:right w:val="nil"/>
          <w:between w:val="nil"/>
        </w:pBdr>
      </w:pPr>
    </w:p>
    <w:p w14:paraId="1AE473B3" w14:textId="1A36D874" w:rsidR="00674AC9" w:rsidRPr="005E1E02" w:rsidRDefault="00191FA1"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5E1E02">
        <w:rPr>
          <w:rFonts w:ascii="Calibri" w:hAnsi="Calibri" w:cs="Calibri"/>
          <w:sz w:val="24"/>
          <w:szCs w:val="24"/>
        </w:rPr>
        <w:t xml:space="preserve">This protocol uses recipient mice previously </w:t>
      </w:r>
      <w:r w:rsidR="00BD633A" w:rsidRPr="005E1E02">
        <w:rPr>
          <w:rFonts w:ascii="Calibri" w:hAnsi="Calibri" w:cs="Calibri"/>
          <w:sz w:val="24"/>
          <w:szCs w:val="24"/>
        </w:rPr>
        <w:t>im</w:t>
      </w:r>
      <w:r w:rsidR="00C66A15" w:rsidRPr="005E1E02">
        <w:rPr>
          <w:rFonts w:ascii="Calibri" w:hAnsi="Calibri" w:cs="Calibri"/>
          <w:sz w:val="24"/>
          <w:szCs w:val="24"/>
        </w:rPr>
        <w:t>planted with</w:t>
      </w:r>
      <w:r w:rsidR="00BD633A" w:rsidRPr="005E1E02">
        <w:rPr>
          <w:rFonts w:ascii="Calibri" w:hAnsi="Calibri" w:cs="Calibri"/>
          <w:sz w:val="24"/>
          <w:szCs w:val="24"/>
        </w:rPr>
        <w:t xml:space="preserve"> an abdominal heterotopic</w:t>
      </w:r>
      <w:r w:rsidRPr="005E1E02">
        <w:rPr>
          <w:rFonts w:ascii="Calibri" w:hAnsi="Calibri" w:cs="Calibri"/>
          <w:sz w:val="24"/>
          <w:szCs w:val="24"/>
        </w:rPr>
        <w:t xml:space="preserve"> heart graft</w:t>
      </w:r>
      <w:r w:rsidR="0012757D" w:rsidRPr="005E1E02">
        <w:rPr>
          <w:rFonts w:ascii="Calibri" w:hAnsi="Calibri" w:cs="Calibri"/>
          <w:sz w:val="24"/>
          <w:szCs w:val="24"/>
        </w:rPr>
        <w:fldChar w:fldCharType="begin">
          <w:fldData xml:space="preserve">PEVuZE5vdGU+PENpdGU+PEF1dGhvcj5MaXU8L0F1dGhvcj48WWVhcj4yMDA3PC9ZZWFyPjxSZWNO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</w:fldData>
        </w:fldChar>
      </w:r>
      <w:r w:rsidR="00DA299A" w:rsidRPr="005E1E02">
        <w:rPr>
          <w:rFonts w:ascii="Calibri" w:hAnsi="Calibri" w:cs="Calibri"/>
          <w:sz w:val="24"/>
          <w:szCs w:val="24"/>
        </w:rPr>
        <w:instrText xml:space="preserve"> ADDIN EN.CITE </w:instrText>
      </w:r>
      <w:r w:rsidR="00DA299A" w:rsidRPr="005E1E02">
        <w:rPr>
          <w:rFonts w:ascii="Calibri" w:hAnsi="Calibri" w:cs="Calibri"/>
          <w:sz w:val="24"/>
          <w:szCs w:val="24"/>
        </w:rPr>
        <w:fldChar w:fldCharType="begin">
          <w:fldData xml:space="preserve">PEVuZE5vdGU+PENpdGU+PEF1dGhvcj5MaXU8L0F1dGhvcj48WWVhcj4yMDA3PC9ZZWFyPjxSZWNO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</w:fldData>
        </w:fldChar>
      </w:r>
      <w:r w:rsidR="00DA299A" w:rsidRPr="005E1E02">
        <w:rPr>
          <w:rFonts w:ascii="Calibri" w:hAnsi="Calibri" w:cs="Calibri"/>
          <w:sz w:val="24"/>
          <w:szCs w:val="24"/>
        </w:rPr>
        <w:instrText xml:space="preserve"> ADDIN EN.CITE.DATA </w:instrText>
      </w:r>
      <w:r w:rsidR="00DA299A" w:rsidRPr="005E1E02">
        <w:rPr>
          <w:rFonts w:ascii="Calibri" w:hAnsi="Calibri" w:cs="Calibri"/>
          <w:sz w:val="24"/>
          <w:szCs w:val="24"/>
        </w:rPr>
      </w:r>
      <w:r w:rsidR="00DA299A" w:rsidRPr="005E1E02">
        <w:rPr>
          <w:rFonts w:ascii="Calibri" w:hAnsi="Calibri" w:cs="Calibri"/>
          <w:sz w:val="24"/>
          <w:szCs w:val="24"/>
        </w:rPr>
        <w:fldChar w:fldCharType="end"/>
      </w:r>
      <w:r w:rsidR="0012757D" w:rsidRPr="005E1E02">
        <w:rPr>
          <w:rFonts w:ascii="Calibri" w:hAnsi="Calibri" w:cs="Calibri"/>
          <w:sz w:val="24"/>
          <w:szCs w:val="24"/>
        </w:rPr>
      </w:r>
      <w:r w:rsidR="0012757D" w:rsidRPr="005E1E02">
        <w:rPr>
          <w:rFonts w:ascii="Calibri" w:hAnsi="Calibri" w:cs="Calibri"/>
          <w:sz w:val="24"/>
          <w:szCs w:val="24"/>
        </w:rPr>
        <w:fldChar w:fldCharType="separate"/>
      </w:r>
      <w:r w:rsidR="00DA299A" w:rsidRPr="005E1E02">
        <w:rPr>
          <w:rFonts w:ascii="Calibri" w:hAnsi="Calibri" w:cs="Calibri"/>
          <w:sz w:val="24"/>
          <w:szCs w:val="24"/>
          <w:vertAlign w:val="superscript"/>
        </w:rPr>
        <w:t>10-12</w:t>
      </w:r>
      <w:r w:rsidR="0012757D" w:rsidRPr="005E1E02">
        <w:rPr>
          <w:rFonts w:ascii="Calibri" w:hAnsi="Calibri" w:cs="Calibri"/>
          <w:sz w:val="24"/>
          <w:szCs w:val="24"/>
        </w:rPr>
        <w:fldChar w:fldCharType="end"/>
      </w:r>
      <w:r w:rsidR="007F7EB1" w:rsidRPr="005E1E02">
        <w:rPr>
          <w:rFonts w:ascii="Calibri" w:hAnsi="Calibri" w:cs="Calibri"/>
          <w:sz w:val="24"/>
          <w:szCs w:val="24"/>
        </w:rPr>
        <w:t>.</w:t>
      </w:r>
      <w:r w:rsidR="00674AC9" w:rsidRPr="005E1E02">
        <w:rPr>
          <w:rFonts w:ascii="Calibri" w:hAnsi="Calibri" w:cs="Calibri"/>
          <w:sz w:val="24"/>
          <w:szCs w:val="24"/>
        </w:rPr>
        <w:t xml:space="preserve"> </w:t>
      </w:r>
      <w:r w:rsidRPr="005E1E02">
        <w:rPr>
          <w:rFonts w:ascii="Calibri" w:hAnsi="Calibri" w:cs="Calibri"/>
          <w:sz w:val="24"/>
          <w:szCs w:val="24"/>
        </w:rPr>
        <w:t>Confirm that</w:t>
      </w:r>
      <w:r w:rsidR="00C66A15" w:rsidRPr="005E1E02">
        <w:rPr>
          <w:rFonts w:ascii="Calibri" w:hAnsi="Calibri" w:cs="Calibri"/>
          <w:sz w:val="24"/>
          <w:szCs w:val="24"/>
        </w:rPr>
        <w:t xml:space="preserve"> the</w:t>
      </w:r>
      <w:r w:rsidRPr="005E1E02">
        <w:rPr>
          <w:rFonts w:ascii="Calibri" w:hAnsi="Calibri" w:cs="Calibri"/>
          <w:sz w:val="24"/>
          <w:szCs w:val="24"/>
        </w:rPr>
        <w:t xml:space="preserve"> recipients are healthy, that the primary incision is fully healed and free of infection, and that the abdominal graft </w:t>
      </w:r>
      <w:r w:rsidR="00C66DAA" w:rsidRPr="005E1E02">
        <w:rPr>
          <w:rFonts w:ascii="Calibri" w:hAnsi="Calibri" w:cs="Calibri"/>
          <w:sz w:val="24"/>
          <w:szCs w:val="24"/>
        </w:rPr>
        <w:t xml:space="preserve">continues to </w:t>
      </w:r>
      <w:r w:rsidRPr="005E1E02">
        <w:rPr>
          <w:rFonts w:ascii="Calibri" w:hAnsi="Calibri" w:cs="Calibri"/>
          <w:sz w:val="24"/>
          <w:szCs w:val="24"/>
        </w:rPr>
        <w:t>beat. Perform this secondary cervical transplant between postoperative day (POD) 50</w:t>
      </w:r>
      <w:r w:rsidR="00112DE8" w:rsidRPr="005E1E02">
        <w:rPr>
          <w:rFonts w:ascii="Calibri" w:hAnsi="Calibri" w:cs="Calibri"/>
          <w:sz w:val="24"/>
          <w:szCs w:val="24"/>
        </w:rPr>
        <w:t xml:space="preserve"> </w:t>
      </w:r>
      <w:r w:rsidRPr="005E1E02">
        <w:rPr>
          <w:rFonts w:ascii="Calibri" w:hAnsi="Calibri" w:cs="Calibri"/>
          <w:sz w:val="24"/>
          <w:szCs w:val="24"/>
        </w:rPr>
        <w:t>–</w:t>
      </w:r>
      <w:r w:rsidR="00112DE8" w:rsidRPr="005E1E02">
        <w:rPr>
          <w:rFonts w:ascii="Calibri" w:hAnsi="Calibri" w:cs="Calibri"/>
          <w:sz w:val="24"/>
          <w:szCs w:val="24"/>
        </w:rPr>
        <w:t xml:space="preserve"> </w:t>
      </w:r>
      <w:r w:rsidRPr="005E1E02">
        <w:rPr>
          <w:rFonts w:ascii="Calibri" w:hAnsi="Calibri" w:cs="Calibri"/>
          <w:sz w:val="24"/>
          <w:szCs w:val="24"/>
        </w:rPr>
        <w:t>100 following the abdominal graft. Only use recipients with a functioning abdominal graft, as this is a tolerance protocol</w:t>
      </w:r>
      <w:r w:rsidR="00D828D8" w:rsidRPr="005E1E02">
        <w:rPr>
          <w:rFonts w:ascii="Calibri" w:hAnsi="Calibri" w:cs="Calibri"/>
          <w:sz w:val="24"/>
          <w:szCs w:val="24"/>
        </w:rPr>
        <w:fldChar w:fldCharType="begin">
          <w:fldData xml:space="preserve">PEVuZE5vdGU+PENpdGU+PEF1dGhvcj5Cb3JnZXM8L0F1dGhvcj48WWVhcj4yMDIxPC9ZZWFyPjxS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</w:fldData>
        </w:fldChar>
      </w:r>
      <w:r w:rsidR="00DA299A" w:rsidRPr="005E1E02">
        <w:rPr>
          <w:rFonts w:ascii="Calibri" w:hAnsi="Calibri" w:cs="Calibri"/>
          <w:sz w:val="24"/>
          <w:szCs w:val="24"/>
        </w:rPr>
        <w:instrText xml:space="preserve"> ADDIN EN.CITE </w:instrText>
      </w:r>
      <w:r w:rsidR="00DA299A" w:rsidRPr="005E1E02">
        <w:rPr>
          <w:rFonts w:ascii="Calibri" w:hAnsi="Calibri" w:cs="Calibri"/>
          <w:sz w:val="24"/>
          <w:szCs w:val="24"/>
        </w:rPr>
        <w:fldChar w:fldCharType="begin">
          <w:fldData xml:space="preserve">PEVuZE5vdGU+PENpdGU+PEF1dGhvcj5Cb3JnZXM8L0F1dGhvcj48WWVhcj4yMDIxPC9ZZWFyPjxS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</w:fldData>
        </w:fldChar>
      </w:r>
      <w:r w:rsidR="00DA299A" w:rsidRPr="005E1E02">
        <w:rPr>
          <w:rFonts w:ascii="Calibri" w:hAnsi="Calibri" w:cs="Calibri"/>
          <w:sz w:val="24"/>
          <w:szCs w:val="24"/>
        </w:rPr>
        <w:instrText xml:space="preserve"> ADDIN EN.CITE.DATA </w:instrText>
      </w:r>
      <w:r w:rsidR="00DA299A" w:rsidRPr="005E1E02">
        <w:rPr>
          <w:rFonts w:ascii="Calibri" w:hAnsi="Calibri" w:cs="Calibri"/>
          <w:sz w:val="24"/>
          <w:szCs w:val="24"/>
        </w:rPr>
      </w:r>
      <w:r w:rsidR="00DA299A" w:rsidRPr="005E1E02">
        <w:rPr>
          <w:rFonts w:ascii="Calibri" w:hAnsi="Calibri" w:cs="Calibri"/>
          <w:sz w:val="24"/>
          <w:szCs w:val="24"/>
        </w:rPr>
        <w:fldChar w:fldCharType="end"/>
      </w:r>
      <w:r w:rsidR="00D828D8" w:rsidRPr="005E1E02">
        <w:rPr>
          <w:rFonts w:ascii="Calibri" w:hAnsi="Calibri" w:cs="Calibri"/>
          <w:sz w:val="24"/>
          <w:szCs w:val="24"/>
        </w:rPr>
      </w:r>
      <w:r w:rsidR="00D828D8" w:rsidRPr="005E1E02">
        <w:rPr>
          <w:rFonts w:ascii="Calibri" w:hAnsi="Calibri" w:cs="Calibri"/>
          <w:sz w:val="24"/>
          <w:szCs w:val="24"/>
        </w:rPr>
        <w:fldChar w:fldCharType="separate"/>
      </w:r>
      <w:r w:rsidR="00DA299A" w:rsidRPr="005E1E02">
        <w:rPr>
          <w:rFonts w:ascii="Calibri" w:hAnsi="Calibri" w:cs="Calibri"/>
          <w:sz w:val="24"/>
          <w:szCs w:val="24"/>
          <w:vertAlign w:val="superscript"/>
        </w:rPr>
        <w:t>8,17</w:t>
      </w:r>
      <w:r w:rsidR="00D828D8" w:rsidRPr="005E1E02">
        <w:rPr>
          <w:rFonts w:ascii="Calibri" w:hAnsi="Calibri" w:cs="Calibri"/>
          <w:sz w:val="24"/>
          <w:szCs w:val="24"/>
        </w:rPr>
        <w:fldChar w:fldCharType="end"/>
      </w:r>
      <w:r w:rsidR="00674AC9" w:rsidRPr="005E1E02">
        <w:rPr>
          <w:rFonts w:ascii="Calibri" w:hAnsi="Calibri" w:cs="Calibri"/>
          <w:sz w:val="24"/>
          <w:szCs w:val="24"/>
        </w:rPr>
        <w:t>.</w:t>
      </w:r>
    </w:p>
    <w:p w14:paraId="3B2D840E" w14:textId="77777777" w:rsidR="008157DA" w:rsidRPr="005E1E02" w:rsidRDefault="008157DA" w:rsidP="005E1E02">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5A883BC" w14:textId="58DC8BE1" w:rsidR="00F47F58" w:rsidRPr="005E1E02" w:rsidRDefault="00501CA3" w:rsidP="00845E60">
      <w:pPr>
        <w:pBdr>
          <w:top w:val="nil"/>
          <w:left w:val="nil"/>
          <w:bottom w:val="nil"/>
          <w:right w:val="nil"/>
          <w:between w:val="nil"/>
        </w:pBdr>
      </w:pPr>
      <w:r w:rsidRPr="005E1E02">
        <w:t>1.</w:t>
      </w:r>
      <w:r w:rsidR="008157DA" w:rsidRPr="005E1E02">
        <w:t>2</w:t>
      </w:r>
      <w:r w:rsidRPr="005E1E02">
        <w:t>.2. Fast recipient mice for 1</w:t>
      </w:r>
      <w:r w:rsidR="001F51B0" w:rsidRPr="005E1E02">
        <w:t xml:space="preserve"> - </w:t>
      </w:r>
      <w:r w:rsidRPr="005E1E02">
        <w:t>2 h before the procedure to minimize the risk of aspiration.</w:t>
      </w:r>
      <w:r w:rsidR="008157DA" w:rsidRPr="005E1E02">
        <w:t xml:space="preserve"> </w:t>
      </w:r>
      <w:r w:rsidR="00B636D6" w:rsidRPr="005E1E02">
        <w:t xml:space="preserve">Administer </w:t>
      </w:r>
      <w:proofErr w:type="spellStart"/>
      <w:r w:rsidR="00B636D6" w:rsidRPr="005E1E02">
        <w:t>Ethiqa</w:t>
      </w:r>
      <w:proofErr w:type="spellEnd"/>
      <w:r w:rsidR="00B636D6" w:rsidRPr="005E1E02">
        <w:t xml:space="preserve"> XR (extended-release buprenorphine, 3.25 mg/kg) and meloxicam (5 mg/kg) subcutaneously for analgesia. </w:t>
      </w:r>
      <w:proofErr w:type="spellStart"/>
      <w:r w:rsidR="00B636D6" w:rsidRPr="005E1E02">
        <w:t>Ethiqa</w:t>
      </w:r>
      <w:proofErr w:type="spellEnd"/>
      <w:r w:rsidR="00B636D6" w:rsidRPr="005E1E02">
        <w:t xml:space="preserve"> XR provides sustained analgesia for up to 72 h</w:t>
      </w:r>
      <w:r w:rsidR="00721FB3" w:rsidRPr="005E1E02">
        <w:fldChar w:fldCharType="begin"/>
      </w:r>
      <w:r w:rsidR="00A5507B" w:rsidRPr="005E1E02">
        <w:instrText xml:space="preserve"> ADDIN EN.CITE &lt;EndNote&gt;&lt;Cite&gt;&lt;Author&gt;Chan&lt;/Author&gt;&lt;Year&gt;2022&lt;/Year&gt;&lt;RecNum&gt;818&lt;/RecNum&gt;&lt;DisplayText&gt;&lt;style face="superscript"&gt;30&lt;/style&gt;&lt;/DisplayText&gt;&lt;record&gt;&lt;rec-number&gt;818&lt;/rec-number&gt;&lt;foreign-keys&gt;&lt;key app="EN" db-id="09fzs5xvprsa0be2st5px5ai0spvtxd5fefz" timestamp="1759445445"&gt;818&lt;/key&gt;&lt;/foreign-keys&gt;&lt;ref-type name="Journal Article"&gt;17&lt;/ref-type&gt;&lt;contributors&gt;&lt;authors&gt;&lt;author&gt;Chan, Goldia&lt;/author&gt;&lt;author&gt;Si, Catherine&lt;/author&gt;&lt;author&gt;Nichols, M Russell&lt;/author&gt;&lt;author&gt;Kennedy, Lucy&lt;/author&gt;&lt;/authors&gt;&lt;/contributors&gt;&lt;titles&gt;&lt;title&gt;Assessment of the safety and efficacy of pre-emptive use of extended-release buprenorphine for mouse laparotomy&lt;/title&gt;&lt;secondary-title&gt;Journal of the American Association for Laboratory Animal Science&lt;/secondary-title&gt;&lt;/titles&gt;&lt;periodical&gt;&lt;full-title&gt;Journal of the American Association for Laboratory Animal Science&lt;/full-title&gt;&lt;/periodical&gt;&lt;pages&gt;381-387&lt;/pages&gt;&lt;volume&gt;61&lt;/volume&gt;&lt;number&gt;4&lt;/number&gt;&lt;dates&gt;&lt;year&gt;2022&lt;/year&gt;&lt;/dates&gt;&lt;isbn&gt;1559-6109&lt;/isbn&gt;&lt;urls&gt;&lt;/urls&gt;&lt;/record&gt;&lt;/Cite&gt;&lt;/EndNote&gt;</w:instrText>
      </w:r>
      <w:r w:rsidR="00721FB3" w:rsidRPr="005E1E02">
        <w:fldChar w:fldCharType="separate"/>
      </w:r>
      <w:r w:rsidR="00A5507B" w:rsidRPr="005E1E02">
        <w:rPr>
          <w:vertAlign w:val="superscript"/>
        </w:rPr>
        <w:t>30</w:t>
      </w:r>
      <w:r w:rsidR="00721FB3" w:rsidRPr="005E1E02">
        <w:fldChar w:fldCharType="end"/>
      </w:r>
      <w:r w:rsidR="00B636D6" w:rsidRPr="005E1E02">
        <w:t>.</w:t>
      </w:r>
    </w:p>
    <w:p w14:paraId="7B78ADF0" w14:textId="77777777" w:rsidR="004B4F45" w:rsidRPr="005E1E02" w:rsidRDefault="004B4F45" w:rsidP="00845E60">
      <w:pPr>
        <w:pBdr>
          <w:top w:val="nil"/>
          <w:left w:val="nil"/>
          <w:bottom w:val="nil"/>
          <w:right w:val="nil"/>
          <w:between w:val="nil"/>
        </w:pBdr>
      </w:pPr>
    </w:p>
    <w:p w14:paraId="438C2488" w14:textId="4244F9E0" w:rsidR="00501CA3" w:rsidRPr="005E1E02" w:rsidRDefault="00501CA3" w:rsidP="00845E60">
      <w:pPr>
        <w:pBdr>
          <w:top w:val="nil"/>
          <w:left w:val="nil"/>
          <w:bottom w:val="nil"/>
          <w:right w:val="nil"/>
          <w:between w:val="nil"/>
        </w:pBdr>
      </w:pPr>
      <w:r w:rsidRPr="005E1E02">
        <w:t>1.</w:t>
      </w:r>
      <w:r w:rsidR="001508EA" w:rsidRPr="005E1E02">
        <w:t>3</w:t>
      </w:r>
      <w:r w:rsidRPr="005E1E02">
        <w:t xml:space="preserve">. Donor </w:t>
      </w:r>
      <w:r w:rsidR="001508EA" w:rsidRPr="005E1E02">
        <w:t>p</w:t>
      </w:r>
      <w:r w:rsidRPr="005E1E02">
        <w:t>reparation</w:t>
      </w:r>
    </w:p>
    <w:p w14:paraId="5D0777E5" w14:textId="77777777" w:rsidR="001508EA" w:rsidRPr="005E1E02" w:rsidRDefault="001508EA" w:rsidP="00845E60">
      <w:pPr>
        <w:pBdr>
          <w:top w:val="nil"/>
          <w:left w:val="nil"/>
          <w:bottom w:val="nil"/>
          <w:right w:val="nil"/>
          <w:between w:val="nil"/>
        </w:pBdr>
      </w:pPr>
    </w:p>
    <w:p w14:paraId="57C8D036" w14:textId="686CDE23" w:rsidR="00501CA3" w:rsidRPr="005E1E02" w:rsidRDefault="00501CA3" w:rsidP="00845E60">
      <w:pPr>
        <w:pBdr>
          <w:top w:val="nil"/>
          <w:left w:val="nil"/>
          <w:bottom w:val="nil"/>
          <w:right w:val="nil"/>
          <w:between w:val="nil"/>
        </w:pBdr>
      </w:pPr>
      <w:r w:rsidRPr="005E1E02">
        <w:t>1.</w:t>
      </w:r>
      <w:r w:rsidR="001508EA" w:rsidRPr="005E1E02">
        <w:t>3</w:t>
      </w:r>
      <w:r w:rsidRPr="005E1E02">
        <w:t xml:space="preserve">.1. Select </w:t>
      </w:r>
      <w:r w:rsidR="004B4F45" w:rsidRPr="005E1E02">
        <w:t xml:space="preserve">sex- and age-matched </w:t>
      </w:r>
      <w:r w:rsidRPr="005E1E02">
        <w:t xml:space="preserve">donor mice of </w:t>
      </w:r>
      <w:r w:rsidR="003566E7" w:rsidRPr="005E1E02">
        <w:rPr>
          <w:lang w:eastAsia="zh-CN"/>
        </w:rPr>
        <w:t xml:space="preserve">the </w:t>
      </w:r>
      <w:r w:rsidRPr="005E1E02">
        <w:t>appropriate strain according to the study design. For cardiac allograft immune tolerance studies, donor groups may include syngeneic (same strain as the recipient), allogeneic donor (same strain as the primary abdominal cardiac transplant donor), and allogeneic third-party (different strain from both the primary donor and the recipient).</w:t>
      </w:r>
    </w:p>
    <w:p w14:paraId="214BA38F" w14:textId="77777777" w:rsidR="00FF7AEB" w:rsidRPr="005E1E02" w:rsidRDefault="00FF7AEB" w:rsidP="00845E60">
      <w:pPr>
        <w:pBdr>
          <w:top w:val="nil"/>
          <w:left w:val="nil"/>
          <w:bottom w:val="nil"/>
          <w:right w:val="nil"/>
          <w:between w:val="nil"/>
        </w:pBdr>
      </w:pPr>
    </w:p>
    <w:p w14:paraId="060DF718" w14:textId="5F628A20" w:rsidR="002C718E" w:rsidRPr="005E1E02" w:rsidRDefault="00501CA3" w:rsidP="00845E60">
      <w:pPr>
        <w:pBdr>
          <w:top w:val="nil"/>
          <w:left w:val="nil"/>
          <w:bottom w:val="nil"/>
          <w:right w:val="nil"/>
          <w:between w:val="nil"/>
        </w:pBdr>
      </w:pPr>
      <w:r w:rsidRPr="005E1E02">
        <w:t>1.</w:t>
      </w:r>
      <w:r w:rsidR="00FF7AEB" w:rsidRPr="005E1E02">
        <w:t>3</w:t>
      </w:r>
      <w:r w:rsidRPr="005E1E02">
        <w:t>.2. Confirm the health status</w:t>
      </w:r>
      <w:r w:rsidR="00550BAE" w:rsidRPr="005E1E02">
        <w:t xml:space="preserve"> and appropriate acclimation period</w:t>
      </w:r>
      <w:r w:rsidRPr="005E1E02">
        <w:t xml:space="preserve"> of all donor and recipient mice before anesthesia.</w:t>
      </w:r>
      <w:r w:rsidR="00BB4155" w:rsidRPr="005E1E02">
        <w:t xml:space="preserve"> </w:t>
      </w:r>
    </w:p>
    <w:p w14:paraId="5B1D4738" w14:textId="77777777" w:rsidR="00BB4155" w:rsidRPr="005E1E02" w:rsidRDefault="00BB4155" w:rsidP="00845E60">
      <w:pPr>
        <w:pBdr>
          <w:top w:val="nil"/>
          <w:left w:val="nil"/>
          <w:bottom w:val="nil"/>
          <w:right w:val="nil"/>
          <w:between w:val="nil"/>
        </w:pBdr>
      </w:pPr>
    </w:p>
    <w:p w14:paraId="60CD16B4" w14:textId="13E9308E" w:rsidR="002C718E" w:rsidRPr="005E1E02" w:rsidRDefault="002C718E" w:rsidP="005E1E02">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E1E02">
        <w:rPr>
          <w:rFonts w:ascii="Calibri" w:hAnsi="Calibri" w:cs="Calibri"/>
          <w:b/>
          <w:bCs/>
          <w:sz w:val="24"/>
          <w:szCs w:val="24"/>
        </w:rPr>
        <w:t xml:space="preserve">Anesthesia </w:t>
      </w:r>
    </w:p>
    <w:p w14:paraId="79A61927" w14:textId="77777777" w:rsidR="00FF7AEB" w:rsidRPr="005E1E02" w:rsidRDefault="00FF7AEB" w:rsidP="005E1E02">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4F73C42F" w14:textId="58B97EC0" w:rsidR="003E0C66" w:rsidRPr="005E1E02" w:rsidRDefault="002C718E" w:rsidP="00845E60">
      <w:pPr>
        <w:pBdr>
          <w:top w:val="nil"/>
          <w:left w:val="nil"/>
          <w:bottom w:val="nil"/>
          <w:right w:val="nil"/>
          <w:between w:val="nil"/>
        </w:pBdr>
      </w:pPr>
      <w:r w:rsidRPr="005E1E02">
        <w:t xml:space="preserve">2.1. Anesthesia </w:t>
      </w:r>
      <w:r w:rsidR="00FF7AEB" w:rsidRPr="005E1E02">
        <w:t>i</w:t>
      </w:r>
      <w:r w:rsidRPr="005E1E02">
        <w:t>nduction</w:t>
      </w:r>
      <w:r w:rsidR="00C52707" w:rsidRPr="005E1E02">
        <w:t xml:space="preserve"> and </w:t>
      </w:r>
      <w:r w:rsidR="00FF7AEB" w:rsidRPr="005E1E02">
        <w:t>s</w:t>
      </w:r>
      <w:r w:rsidR="00C52707" w:rsidRPr="005E1E02">
        <w:t>upport</w:t>
      </w:r>
    </w:p>
    <w:p w14:paraId="077A517D" w14:textId="77777777" w:rsidR="00FF7AEB" w:rsidRPr="005E1E02" w:rsidRDefault="00FF7AEB" w:rsidP="00845E60">
      <w:pPr>
        <w:pBdr>
          <w:top w:val="nil"/>
          <w:left w:val="nil"/>
          <w:bottom w:val="nil"/>
          <w:right w:val="nil"/>
          <w:between w:val="nil"/>
        </w:pBdr>
      </w:pPr>
    </w:p>
    <w:p w14:paraId="3A5B251B" w14:textId="0918C123" w:rsidR="003E0C66" w:rsidRPr="000F32FA" w:rsidRDefault="002C718E" w:rsidP="00845E60">
      <w:pPr>
        <w:pBdr>
          <w:top w:val="nil"/>
          <w:left w:val="nil"/>
          <w:bottom w:val="nil"/>
          <w:right w:val="nil"/>
          <w:between w:val="nil"/>
        </w:pBdr>
      </w:pPr>
      <w:r w:rsidRPr="000F32FA">
        <w:t xml:space="preserve">2.1.1. </w:t>
      </w:r>
      <w:r w:rsidR="00491C80" w:rsidRPr="000F32FA">
        <w:t>Induce anesthesia with 1</w:t>
      </w:r>
      <w:r w:rsidR="00FF7AEB" w:rsidRPr="000F32FA">
        <w:t>%</w:t>
      </w:r>
      <w:r w:rsidR="009D7A87" w:rsidRPr="000F32FA">
        <w:t xml:space="preserve"> - </w:t>
      </w:r>
      <w:r w:rsidR="00491C80" w:rsidRPr="000F32FA">
        <w:t>2.5% isoflurane in oxygen (1</w:t>
      </w:r>
      <w:r w:rsidR="000C6C31" w:rsidRPr="000F32FA">
        <w:t xml:space="preserve"> - </w:t>
      </w:r>
      <w:r w:rsidR="00491C80" w:rsidRPr="000F32FA">
        <w:t>2 L/min flow) using a precision vaporizer in an induction chamber. Maintain anesthesia via a nose cone or endotracheal tube.</w:t>
      </w:r>
      <w:r w:rsidR="0018336F" w:rsidRPr="000F32FA">
        <w:t xml:space="preserve"> </w:t>
      </w:r>
      <w:r w:rsidR="00A27437" w:rsidRPr="000F32FA">
        <w:t xml:space="preserve">Apply the veterinary ophthalmic lubricant to both eyes </w:t>
      </w:r>
      <w:r w:rsidR="00C85E47" w:rsidRPr="000F32FA">
        <w:t xml:space="preserve">of </w:t>
      </w:r>
      <w:r w:rsidR="005B36A6" w:rsidRPr="000F32FA">
        <w:t xml:space="preserve">the </w:t>
      </w:r>
      <w:r w:rsidR="00BD13F8" w:rsidRPr="000F32FA">
        <w:t>mouse</w:t>
      </w:r>
      <w:r w:rsidR="00C85E47" w:rsidRPr="000F32FA">
        <w:t xml:space="preserve"> </w:t>
      </w:r>
      <w:r w:rsidR="00A27437" w:rsidRPr="000F32FA">
        <w:t xml:space="preserve">to prevent corneal drying </w:t>
      </w:r>
      <w:r w:rsidR="007955B3" w:rsidRPr="000F32FA">
        <w:t>under</w:t>
      </w:r>
      <w:r w:rsidR="00A27437" w:rsidRPr="000F32FA">
        <w:t xml:space="preserve"> anesthesia</w:t>
      </w:r>
      <w:r w:rsidR="007955B3" w:rsidRPr="000F32FA">
        <w:t>.</w:t>
      </w:r>
    </w:p>
    <w:p w14:paraId="256AE4BF" w14:textId="77777777" w:rsidR="00FF7AEB" w:rsidRPr="000F32FA" w:rsidRDefault="00FF7AEB" w:rsidP="00845E60">
      <w:pPr>
        <w:pBdr>
          <w:top w:val="nil"/>
          <w:left w:val="nil"/>
          <w:bottom w:val="nil"/>
          <w:right w:val="nil"/>
          <w:between w:val="nil"/>
        </w:pBdr>
      </w:pPr>
    </w:p>
    <w:p w14:paraId="30EA71E7" w14:textId="29EC609C" w:rsidR="002C718E" w:rsidRPr="000F32FA" w:rsidRDefault="002C718E" w:rsidP="00845E60">
      <w:pPr>
        <w:pBdr>
          <w:top w:val="nil"/>
          <w:left w:val="nil"/>
          <w:bottom w:val="nil"/>
          <w:right w:val="nil"/>
          <w:between w:val="nil"/>
        </w:pBdr>
      </w:pPr>
      <w:r w:rsidRPr="000F32FA">
        <w:t xml:space="preserve">2.1.2. </w:t>
      </w:r>
      <w:r w:rsidR="00553201" w:rsidRPr="000F32FA">
        <w:t>Confirm anesthesia depth by the absence of pedal withdrawal reflex.</w:t>
      </w:r>
      <w:r w:rsidR="00FF7AEB" w:rsidRPr="000F32FA">
        <w:t xml:space="preserve"> </w:t>
      </w:r>
      <w:r w:rsidR="00553201" w:rsidRPr="000F32FA">
        <w:t>Place the animal on a heating pad to maintain body temperature throughout the procedure.</w:t>
      </w:r>
    </w:p>
    <w:p w14:paraId="41CBF05D" w14:textId="77777777" w:rsidR="00553201" w:rsidRPr="000F32FA" w:rsidRDefault="00553201" w:rsidP="00845E60">
      <w:pPr>
        <w:pBdr>
          <w:top w:val="nil"/>
          <w:left w:val="nil"/>
          <w:bottom w:val="nil"/>
          <w:right w:val="nil"/>
          <w:between w:val="nil"/>
        </w:pBdr>
      </w:pPr>
    </w:p>
    <w:p w14:paraId="2D206FEE" w14:textId="4213C285" w:rsidR="002C718E" w:rsidRPr="000F32FA" w:rsidRDefault="002C718E" w:rsidP="005E1E02">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0F32FA">
        <w:rPr>
          <w:rFonts w:ascii="Calibri" w:hAnsi="Calibri" w:cs="Calibri"/>
          <w:b/>
          <w:bCs/>
          <w:sz w:val="24"/>
          <w:szCs w:val="24"/>
        </w:rPr>
        <w:t xml:space="preserve">Donor </w:t>
      </w:r>
      <w:r w:rsidR="00EE57D7" w:rsidRPr="000F32FA">
        <w:rPr>
          <w:rFonts w:ascii="Calibri" w:hAnsi="Calibri" w:cs="Calibri"/>
          <w:b/>
          <w:bCs/>
          <w:sz w:val="24"/>
          <w:szCs w:val="24"/>
        </w:rPr>
        <w:t>h</w:t>
      </w:r>
      <w:r w:rsidRPr="000F32FA">
        <w:rPr>
          <w:rFonts w:ascii="Calibri" w:hAnsi="Calibri" w:cs="Calibri"/>
          <w:b/>
          <w:bCs/>
          <w:sz w:val="24"/>
          <w:szCs w:val="24"/>
        </w:rPr>
        <w:t xml:space="preserve">eart </w:t>
      </w:r>
      <w:r w:rsidR="00EE57D7" w:rsidRPr="000F32FA">
        <w:rPr>
          <w:rFonts w:ascii="Calibri" w:hAnsi="Calibri" w:cs="Calibri"/>
          <w:b/>
          <w:bCs/>
          <w:sz w:val="24"/>
          <w:szCs w:val="24"/>
        </w:rPr>
        <w:t>h</w:t>
      </w:r>
      <w:r w:rsidRPr="000F32FA">
        <w:rPr>
          <w:rFonts w:ascii="Calibri" w:hAnsi="Calibri" w:cs="Calibri"/>
          <w:b/>
          <w:bCs/>
          <w:sz w:val="24"/>
          <w:szCs w:val="24"/>
        </w:rPr>
        <w:t>arvest</w:t>
      </w:r>
    </w:p>
    <w:p w14:paraId="2411B82B" w14:textId="77777777" w:rsidR="00EE57D7" w:rsidRPr="000F32FA" w:rsidRDefault="00EE57D7" w:rsidP="005E1E02">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3E689282" w14:textId="44D3774A" w:rsidR="00E30599" w:rsidRPr="000F32FA" w:rsidRDefault="002C718E" w:rsidP="00845E60">
      <w:pPr>
        <w:pBdr>
          <w:top w:val="nil"/>
          <w:left w:val="nil"/>
          <w:bottom w:val="nil"/>
          <w:right w:val="nil"/>
          <w:between w:val="nil"/>
        </w:pBdr>
      </w:pPr>
      <w:r w:rsidRPr="000F32FA">
        <w:t xml:space="preserve">3.1. Donor </w:t>
      </w:r>
      <w:r w:rsidR="00EE57D7" w:rsidRPr="000F32FA">
        <w:t>e</w:t>
      </w:r>
      <w:r w:rsidRPr="000F32FA">
        <w:t>xposure</w:t>
      </w:r>
    </w:p>
    <w:p w14:paraId="251716D2" w14:textId="77777777" w:rsidR="00EE57D7" w:rsidRPr="00EB4DC1" w:rsidRDefault="00EE57D7" w:rsidP="00845E60">
      <w:pPr>
        <w:pBdr>
          <w:top w:val="nil"/>
          <w:left w:val="nil"/>
          <w:bottom w:val="nil"/>
          <w:right w:val="nil"/>
          <w:between w:val="nil"/>
        </w:pBdr>
        <w:rPr>
          <w:highlight w:val="yellow"/>
        </w:rPr>
      </w:pPr>
    </w:p>
    <w:p w14:paraId="48026C2A" w14:textId="6000827E" w:rsidR="0011247F" w:rsidRPr="00EB4DC1" w:rsidRDefault="002C718E" w:rsidP="00845E60">
      <w:pPr>
        <w:pBdr>
          <w:top w:val="nil"/>
          <w:left w:val="nil"/>
          <w:bottom w:val="nil"/>
          <w:right w:val="nil"/>
          <w:between w:val="nil"/>
        </w:pBdr>
        <w:rPr>
          <w:highlight w:val="yellow"/>
        </w:rPr>
      </w:pPr>
      <w:r w:rsidRPr="00EB4DC1">
        <w:rPr>
          <w:highlight w:val="yellow"/>
        </w:rPr>
        <w:lastRenderedPageBreak/>
        <w:t xml:space="preserve">3.1.1. </w:t>
      </w:r>
      <w:r w:rsidR="0011247F" w:rsidRPr="00EB4DC1">
        <w:rPr>
          <w:highlight w:val="yellow"/>
        </w:rPr>
        <w:t xml:space="preserve">Place the donor mouse in the supine position and secure the limbs with tape. </w:t>
      </w:r>
      <w:r w:rsidR="004765B1" w:rsidRPr="00EB4DC1">
        <w:rPr>
          <w:highlight w:val="yellow"/>
        </w:rPr>
        <w:t xml:space="preserve">Remove hair and </w:t>
      </w:r>
      <w:r w:rsidR="001A34DD" w:rsidRPr="00EB4DC1">
        <w:rPr>
          <w:highlight w:val="yellow"/>
        </w:rPr>
        <w:t>d</w:t>
      </w:r>
      <w:r w:rsidR="0011247F" w:rsidRPr="00EB4DC1">
        <w:rPr>
          <w:highlight w:val="yellow"/>
        </w:rPr>
        <w:t xml:space="preserve">isinfect </w:t>
      </w:r>
      <w:proofErr w:type="gramStart"/>
      <w:r w:rsidR="0011247F" w:rsidRPr="00EB4DC1">
        <w:rPr>
          <w:highlight w:val="yellow"/>
        </w:rPr>
        <w:t>the</w:t>
      </w:r>
      <w:proofErr w:type="gramEnd"/>
      <w:r w:rsidR="0011247F" w:rsidRPr="00EB4DC1">
        <w:rPr>
          <w:highlight w:val="yellow"/>
        </w:rPr>
        <w:t xml:space="preserve"> skin </w:t>
      </w:r>
      <w:r w:rsidR="00EE57D7" w:rsidRPr="00EB4DC1">
        <w:rPr>
          <w:highlight w:val="yellow"/>
        </w:rPr>
        <w:t>3x</w:t>
      </w:r>
      <w:r w:rsidR="0011247F" w:rsidRPr="00EB4DC1">
        <w:rPr>
          <w:highlight w:val="yellow"/>
        </w:rPr>
        <w:t xml:space="preserve"> with 70% isopropyl alcohol swabs.</w:t>
      </w:r>
    </w:p>
    <w:p w14:paraId="59608D34" w14:textId="77777777" w:rsidR="00EE57D7" w:rsidRPr="00EB4DC1" w:rsidRDefault="00EE57D7" w:rsidP="00845E60">
      <w:pPr>
        <w:pBdr>
          <w:top w:val="nil"/>
          <w:left w:val="nil"/>
          <w:bottom w:val="nil"/>
          <w:right w:val="nil"/>
          <w:between w:val="nil"/>
        </w:pBdr>
        <w:rPr>
          <w:highlight w:val="yellow"/>
        </w:rPr>
      </w:pPr>
    </w:p>
    <w:p w14:paraId="14320D08" w14:textId="51E5B1AE" w:rsidR="00CA6D66" w:rsidRPr="00EB4DC1" w:rsidRDefault="002C718E" w:rsidP="00845E60">
      <w:pPr>
        <w:pBdr>
          <w:top w:val="nil"/>
          <w:left w:val="nil"/>
          <w:bottom w:val="nil"/>
          <w:right w:val="nil"/>
          <w:between w:val="nil"/>
        </w:pBdr>
        <w:rPr>
          <w:highlight w:val="yellow"/>
        </w:rPr>
      </w:pPr>
      <w:r w:rsidRPr="00EB4DC1">
        <w:rPr>
          <w:highlight w:val="yellow"/>
        </w:rPr>
        <w:t xml:space="preserve">3.1.2. </w:t>
      </w:r>
      <w:r w:rsidR="00E64534" w:rsidRPr="00EB4DC1">
        <w:rPr>
          <w:highlight w:val="yellow"/>
        </w:rPr>
        <w:t>Perform a</w:t>
      </w:r>
      <w:r w:rsidR="006F2CB3" w:rsidRPr="00EB4DC1">
        <w:rPr>
          <w:highlight w:val="yellow"/>
        </w:rPr>
        <w:t xml:space="preserve"> midline laparotomy followed by a</w:t>
      </w:r>
      <w:r w:rsidR="00E64534" w:rsidRPr="00EB4DC1">
        <w:rPr>
          <w:highlight w:val="yellow"/>
        </w:rPr>
        <w:t xml:space="preserve"> midline sternotomy using fine scissors to expose the </w:t>
      </w:r>
      <w:r w:rsidR="00590D30" w:rsidRPr="00EB4DC1">
        <w:rPr>
          <w:highlight w:val="yellow"/>
        </w:rPr>
        <w:t xml:space="preserve">abdominal and </w:t>
      </w:r>
      <w:r w:rsidR="00E64534" w:rsidRPr="00EB4DC1">
        <w:rPr>
          <w:highlight w:val="yellow"/>
        </w:rPr>
        <w:t xml:space="preserve">thoracic cavity. Gently </w:t>
      </w:r>
      <w:r w:rsidR="00E64534" w:rsidRPr="00EB4DC1">
        <w:rPr>
          <w:highlight w:val="yellow"/>
          <w:lang w:eastAsia="zh-CN"/>
        </w:rPr>
        <w:t>mobilize</w:t>
      </w:r>
      <w:r w:rsidR="00E64534" w:rsidRPr="00EB4DC1">
        <w:rPr>
          <w:highlight w:val="yellow"/>
        </w:rPr>
        <w:t xml:space="preserve"> the intestines to the left side with moistened </w:t>
      </w:r>
      <w:r w:rsidR="00EC2AC4" w:rsidRPr="00EB4DC1">
        <w:rPr>
          <w:highlight w:val="yellow"/>
        </w:rPr>
        <w:t>gauze</w:t>
      </w:r>
      <w:r w:rsidR="00E64534" w:rsidRPr="00EB4DC1">
        <w:rPr>
          <w:highlight w:val="yellow"/>
        </w:rPr>
        <w:t>. Place a saline-soaked gauze beneath the intestines to maintain hydration.</w:t>
      </w:r>
    </w:p>
    <w:p w14:paraId="7DA4AEFD" w14:textId="77777777" w:rsidR="000C6C31" w:rsidRPr="00EB4DC1" w:rsidRDefault="000C6C31" w:rsidP="00845E60">
      <w:pPr>
        <w:pBdr>
          <w:top w:val="nil"/>
          <w:left w:val="nil"/>
          <w:bottom w:val="nil"/>
          <w:right w:val="nil"/>
          <w:between w:val="nil"/>
        </w:pBdr>
        <w:rPr>
          <w:highlight w:val="yellow"/>
        </w:rPr>
      </w:pPr>
    </w:p>
    <w:p w14:paraId="5132E0E5" w14:textId="62E94374" w:rsidR="00E30599" w:rsidRPr="00EB4DC1" w:rsidRDefault="002C718E" w:rsidP="005E1E02">
      <w:pPr>
        <w:pStyle w:val="ListParagraph"/>
        <w:numPr>
          <w:ilvl w:val="1"/>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Perfusion and </w:t>
      </w:r>
      <w:r w:rsidR="00573BF0" w:rsidRPr="00EB4DC1">
        <w:rPr>
          <w:rFonts w:ascii="Calibri" w:hAnsi="Calibri" w:cs="Calibri"/>
          <w:sz w:val="24"/>
          <w:szCs w:val="24"/>
          <w:highlight w:val="yellow"/>
        </w:rPr>
        <w:t>d</w:t>
      </w:r>
      <w:r w:rsidR="00845E5E" w:rsidRPr="00EB4DC1">
        <w:rPr>
          <w:rFonts w:ascii="Calibri" w:hAnsi="Calibri" w:cs="Calibri"/>
          <w:sz w:val="24"/>
          <w:szCs w:val="24"/>
          <w:highlight w:val="yellow"/>
        </w:rPr>
        <w:t xml:space="preserve">onor </w:t>
      </w:r>
      <w:r w:rsidR="00573BF0" w:rsidRPr="00EB4DC1">
        <w:rPr>
          <w:rFonts w:ascii="Calibri" w:hAnsi="Calibri" w:cs="Calibri"/>
          <w:sz w:val="24"/>
          <w:szCs w:val="24"/>
          <w:highlight w:val="yellow"/>
        </w:rPr>
        <w:t>h</w:t>
      </w:r>
      <w:r w:rsidR="00845E5E" w:rsidRPr="00EB4DC1">
        <w:rPr>
          <w:rFonts w:ascii="Calibri" w:hAnsi="Calibri" w:cs="Calibri"/>
          <w:sz w:val="24"/>
          <w:szCs w:val="24"/>
          <w:highlight w:val="yellow"/>
        </w:rPr>
        <w:t xml:space="preserve">eart </w:t>
      </w:r>
      <w:r w:rsidR="00573BF0" w:rsidRPr="00EB4DC1">
        <w:rPr>
          <w:rFonts w:ascii="Calibri" w:hAnsi="Calibri" w:cs="Calibri"/>
          <w:sz w:val="24"/>
          <w:szCs w:val="24"/>
          <w:highlight w:val="yellow"/>
        </w:rPr>
        <w:t>h</w:t>
      </w:r>
      <w:r w:rsidRPr="00EB4DC1">
        <w:rPr>
          <w:rFonts w:ascii="Calibri" w:hAnsi="Calibri" w:cs="Calibri"/>
          <w:sz w:val="24"/>
          <w:szCs w:val="24"/>
          <w:highlight w:val="yellow"/>
        </w:rPr>
        <w:t>arvest</w:t>
      </w:r>
    </w:p>
    <w:p w14:paraId="6F36EDB5" w14:textId="77777777" w:rsidR="00573BF0" w:rsidRPr="00EB4DC1" w:rsidRDefault="00573BF0" w:rsidP="005E1E02">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56EF085" w14:textId="3CEE95EE" w:rsidR="00245221" w:rsidRPr="00EB4DC1" w:rsidRDefault="009A6539" w:rsidP="005E1E02">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lang w:eastAsia="zh-CN"/>
        </w:rPr>
      </w:pPr>
      <w:r w:rsidRPr="00EB4DC1">
        <w:rPr>
          <w:rFonts w:ascii="Calibri" w:hAnsi="Calibri" w:cs="Calibri"/>
          <w:sz w:val="24"/>
          <w:szCs w:val="24"/>
          <w:highlight w:val="yellow"/>
          <w:lang w:eastAsia="zh-CN"/>
        </w:rPr>
        <w:t xml:space="preserve">Prepare cold heparinized saline (125 IU/mL) and load </w:t>
      </w:r>
      <w:r w:rsidR="00245221" w:rsidRPr="00EB4DC1">
        <w:rPr>
          <w:rFonts w:ascii="Calibri" w:hAnsi="Calibri" w:cs="Calibri"/>
          <w:sz w:val="24"/>
          <w:szCs w:val="24"/>
          <w:highlight w:val="yellow"/>
          <w:lang w:eastAsia="zh-CN"/>
        </w:rPr>
        <w:t>2</w:t>
      </w:r>
      <w:r w:rsidR="008861F4" w:rsidRPr="00EB4DC1">
        <w:rPr>
          <w:rFonts w:ascii="Calibri" w:hAnsi="Calibri" w:cs="Calibri"/>
          <w:sz w:val="24"/>
          <w:szCs w:val="24"/>
          <w:highlight w:val="yellow"/>
          <w:lang w:eastAsia="zh-CN"/>
        </w:rPr>
        <w:t xml:space="preserve"> - </w:t>
      </w:r>
      <w:r w:rsidR="00951B6B" w:rsidRPr="00EB4DC1">
        <w:rPr>
          <w:rFonts w:ascii="Calibri" w:hAnsi="Calibri" w:cs="Calibri"/>
          <w:sz w:val="24"/>
          <w:szCs w:val="24"/>
          <w:highlight w:val="yellow"/>
          <w:lang w:eastAsia="zh-CN"/>
        </w:rPr>
        <w:t>3</w:t>
      </w:r>
      <w:r w:rsidRPr="00EB4DC1">
        <w:rPr>
          <w:rFonts w:ascii="Calibri" w:hAnsi="Calibri" w:cs="Calibri"/>
          <w:sz w:val="24"/>
          <w:szCs w:val="24"/>
          <w:highlight w:val="yellow"/>
          <w:lang w:eastAsia="zh-CN"/>
        </w:rPr>
        <w:t xml:space="preserve"> mL into a 5 mL syringe. </w:t>
      </w:r>
    </w:p>
    <w:p w14:paraId="73F6A42F" w14:textId="77777777" w:rsidR="005D102C" w:rsidRPr="00EB4DC1" w:rsidRDefault="005D102C" w:rsidP="005E1E02">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lang w:eastAsia="zh-CN"/>
        </w:rPr>
      </w:pPr>
    </w:p>
    <w:p w14:paraId="0641D74D" w14:textId="4E1CF3F7" w:rsidR="009A6539" w:rsidRPr="00EB4DC1" w:rsidRDefault="009A6539"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lang w:eastAsia="zh-CN"/>
        </w:rPr>
      </w:pPr>
      <w:r w:rsidRPr="00EB4DC1">
        <w:rPr>
          <w:rFonts w:ascii="Calibri" w:hAnsi="Calibri" w:cs="Calibri"/>
          <w:sz w:val="24"/>
          <w:szCs w:val="24"/>
          <w:highlight w:val="yellow"/>
          <w:lang w:eastAsia="zh-CN"/>
        </w:rPr>
        <w:t>Gently cannulate the inferior vena cava with a 2</w:t>
      </w:r>
      <w:r w:rsidR="008861F4" w:rsidRPr="00EB4DC1">
        <w:rPr>
          <w:rFonts w:ascii="Calibri" w:hAnsi="Calibri" w:cs="Calibri"/>
          <w:sz w:val="24"/>
          <w:szCs w:val="24"/>
          <w:highlight w:val="yellow"/>
          <w:lang w:eastAsia="zh-CN"/>
        </w:rPr>
        <w:t>6 - 30</w:t>
      </w:r>
      <w:r w:rsidRPr="00EB4DC1">
        <w:rPr>
          <w:rFonts w:ascii="Calibri" w:hAnsi="Calibri" w:cs="Calibri"/>
          <w:sz w:val="24"/>
          <w:szCs w:val="24"/>
          <w:highlight w:val="yellow"/>
          <w:lang w:eastAsia="zh-CN"/>
        </w:rPr>
        <w:t xml:space="preserve">G needle or catheter. Slowly perfuse </w:t>
      </w:r>
      <w:r w:rsidR="006D17AA" w:rsidRPr="00EB4DC1">
        <w:rPr>
          <w:rFonts w:ascii="Calibri" w:hAnsi="Calibri" w:cs="Calibri"/>
          <w:sz w:val="24"/>
          <w:szCs w:val="24"/>
          <w:highlight w:val="yellow"/>
          <w:lang w:eastAsia="zh-CN"/>
        </w:rPr>
        <w:t>2</w:t>
      </w:r>
      <w:r w:rsidR="00321E06" w:rsidRPr="00EB4DC1">
        <w:rPr>
          <w:rFonts w:ascii="Calibri" w:hAnsi="Calibri" w:cs="Calibri"/>
          <w:sz w:val="24"/>
          <w:szCs w:val="24"/>
          <w:highlight w:val="yellow"/>
          <w:lang w:eastAsia="zh-CN"/>
        </w:rPr>
        <w:t xml:space="preserve"> </w:t>
      </w:r>
      <w:r w:rsidR="008861F4" w:rsidRPr="00EB4DC1">
        <w:rPr>
          <w:rFonts w:ascii="Calibri" w:hAnsi="Calibri" w:cs="Calibri"/>
          <w:sz w:val="24"/>
          <w:szCs w:val="24"/>
          <w:highlight w:val="yellow"/>
          <w:lang w:eastAsia="zh-CN"/>
        </w:rPr>
        <w:t>-</w:t>
      </w:r>
      <w:r w:rsidR="00321E06" w:rsidRPr="00EB4DC1">
        <w:rPr>
          <w:rFonts w:ascii="Calibri" w:hAnsi="Calibri" w:cs="Calibri"/>
          <w:sz w:val="24"/>
          <w:szCs w:val="24"/>
          <w:highlight w:val="yellow"/>
          <w:lang w:eastAsia="zh-CN"/>
        </w:rPr>
        <w:t xml:space="preserve"> </w:t>
      </w:r>
      <w:r w:rsidR="00951B6B" w:rsidRPr="00EB4DC1">
        <w:rPr>
          <w:rFonts w:ascii="Calibri" w:hAnsi="Calibri" w:cs="Calibri"/>
          <w:sz w:val="24"/>
          <w:szCs w:val="24"/>
          <w:highlight w:val="yellow"/>
          <w:lang w:eastAsia="zh-CN"/>
        </w:rPr>
        <w:t>3</w:t>
      </w:r>
      <w:r w:rsidR="006D17AA" w:rsidRPr="00EB4DC1">
        <w:rPr>
          <w:rFonts w:ascii="Calibri" w:hAnsi="Calibri" w:cs="Calibri"/>
          <w:sz w:val="24"/>
          <w:szCs w:val="24"/>
          <w:highlight w:val="yellow"/>
          <w:lang w:eastAsia="zh-CN"/>
        </w:rPr>
        <w:t xml:space="preserve"> mL of </w:t>
      </w:r>
      <w:r w:rsidRPr="00EB4DC1">
        <w:rPr>
          <w:rFonts w:ascii="Calibri" w:hAnsi="Calibri" w:cs="Calibri"/>
          <w:sz w:val="24"/>
          <w:szCs w:val="24"/>
          <w:highlight w:val="yellow"/>
          <w:lang w:eastAsia="zh-CN"/>
        </w:rPr>
        <w:t>cold heparinized saline over 30 s. Wait at least 1</w:t>
      </w:r>
      <w:r w:rsidR="008861F4" w:rsidRPr="00EB4DC1">
        <w:rPr>
          <w:rFonts w:ascii="Calibri" w:hAnsi="Calibri" w:cs="Calibri"/>
          <w:sz w:val="24"/>
          <w:szCs w:val="24"/>
          <w:highlight w:val="yellow"/>
          <w:lang w:eastAsia="zh-CN"/>
        </w:rPr>
        <w:t xml:space="preserve"> - </w:t>
      </w:r>
      <w:r w:rsidRPr="00EB4DC1">
        <w:rPr>
          <w:rFonts w:ascii="Calibri" w:hAnsi="Calibri" w:cs="Calibri"/>
          <w:sz w:val="24"/>
          <w:szCs w:val="24"/>
          <w:highlight w:val="yellow"/>
          <w:lang w:eastAsia="zh-CN"/>
        </w:rPr>
        <w:t>2 min to optimize heparinization.</w:t>
      </w:r>
    </w:p>
    <w:p w14:paraId="28FF5AC7" w14:textId="77777777" w:rsidR="005D102C" w:rsidRPr="00EB4DC1" w:rsidRDefault="005D102C" w:rsidP="00845E60">
      <w:pPr>
        <w:pBdr>
          <w:top w:val="nil"/>
          <w:left w:val="nil"/>
          <w:bottom w:val="nil"/>
          <w:right w:val="nil"/>
          <w:between w:val="nil"/>
        </w:pBdr>
        <w:rPr>
          <w:highlight w:val="yellow"/>
          <w:lang w:eastAsia="zh-CN"/>
        </w:rPr>
      </w:pPr>
    </w:p>
    <w:p w14:paraId="1CF5FB09" w14:textId="74CAA21F" w:rsidR="00245221" w:rsidRPr="00EB4DC1" w:rsidRDefault="00245221"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Perform a bilateral thoracotomy to expose the heart with maximum visualization.</w:t>
      </w:r>
      <w:r w:rsidR="00EB7023" w:rsidRPr="00EB4DC1">
        <w:rPr>
          <w:rFonts w:ascii="Calibri" w:hAnsi="Calibri" w:cs="Calibri"/>
          <w:sz w:val="24"/>
          <w:szCs w:val="24"/>
          <w:highlight w:val="yellow"/>
        </w:rPr>
        <w:t xml:space="preserve"> </w:t>
      </w:r>
      <w:r w:rsidRPr="00EB4DC1">
        <w:rPr>
          <w:rFonts w:ascii="Calibri" w:hAnsi="Calibri" w:cs="Calibri"/>
          <w:sz w:val="24"/>
          <w:szCs w:val="24"/>
          <w:highlight w:val="yellow"/>
        </w:rPr>
        <w:t>Separate the anterior thoracic cage from the dorsal side and reflect it upward, securing it with a needle or clamp.</w:t>
      </w:r>
    </w:p>
    <w:p w14:paraId="53C7DB4A" w14:textId="77777777" w:rsidR="005D102C" w:rsidRPr="00EB4DC1" w:rsidRDefault="005D102C" w:rsidP="00845E60">
      <w:pPr>
        <w:pBdr>
          <w:top w:val="nil"/>
          <w:left w:val="nil"/>
          <w:bottom w:val="nil"/>
          <w:right w:val="nil"/>
          <w:between w:val="nil"/>
        </w:pBdr>
        <w:rPr>
          <w:highlight w:val="yellow"/>
        </w:rPr>
      </w:pPr>
    </w:p>
    <w:p w14:paraId="32202BFB" w14:textId="027DF159" w:rsidR="00F629FE" w:rsidRPr="00EB4DC1" w:rsidRDefault="00F629FE"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Bluntly dissect </w:t>
      </w:r>
      <w:r w:rsidR="00523CBD" w:rsidRPr="00EB4DC1">
        <w:rPr>
          <w:rFonts w:ascii="Calibri" w:hAnsi="Calibri" w:cs="Calibri"/>
          <w:sz w:val="24"/>
          <w:szCs w:val="24"/>
          <w:highlight w:val="yellow"/>
        </w:rPr>
        <w:t xml:space="preserve">the </w:t>
      </w:r>
      <w:r w:rsidRPr="00EB4DC1">
        <w:rPr>
          <w:rFonts w:ascii="Calibri" w:hAnsi="Calibri" w:cs="Calibri"/>
          <w:sz w:val="24"/>
          <w:szCs w:val="24"/>
          <w:highlight w:val="yellow"/>
        </w:rPr>
        <w:t>connective tissue between the ascending aorta</w:t>
      </w:r>
      <w:r w:rsidR="00186FC5" w:rsidRPr="00EB4DC1">
        <w:rPr>
          <w:rFonts w:ascii="Calibri" w:hAnsi="Calibri" w:cs="Calibri"/>
          <w:sz w:val="24"/>
          <w:szCs w:val="24"/>
          <w:highlight w:val="yellow"/>
        </w:rPr>
        <w:t xml:space="preserve"> (AA) </w:t>
      </w:r>
      <w:r w:rsidRPr="00EB4DC1">
        <w:rPr>
          <w:rFonts w:ascii="Calibri" w:hAnsi="Calibri" w:cs="Calibri"/>
          <w:sz w:val="24"/>
          <w:szCs w:val="24"/>
          <w:highlight w:val="yellow"/>
        </w:rPr>
        <w:t>and pulmonary trunk</w:t>
      </w:r>
      <w:r w:rsidR="00925DB0" w:rsidRPr="00EB4DC1">
        <w:rPr>
          <w:rFonts w:ascii="Calibri" w:hAnsi="Calibri" w:cs="Calibri"/>
          <w:sz w:val="24"/>
          <w:szCs w:val="24"/>
          <w:highlight w:val="yellow"/>
        </w:rPr>
        <w:t xml:space="preserve"> (PT</w:t>
      </w:r>
      <w:r w:rsidR="00D34FE5" w:rsidRPr="00EB4DC1">
        <w:rPr>
          <w:rFonts w:ascii="Calibri" w:hAnsi="Calibri" w:cs="Calibri"/>
          <w:sz w:val="24"/>
          <w:szCs w:val="24"/>
          <w:highlight w:val="yellow"/>
        </w:rPr>
        <w:t xml:space="preserve">; </w:t>
      </w:r>
      <w:r w:rsidR="00893912" w:rsidRPr="00EB4DC1">
        <w:rPr>
          <w:rFonts w:ascii="Calibri" w:hAnsi="Calibri" w:cs="Calibri"/>
          <w:b/>
          <w:bCs/>
          <w:sz w:val="24"/>
          <w:szCs w:val="24"/>
          <w:highlight w:val="yellow"/>
        </w:rPr>
        <w:t>Fig</w:t>
      </w:r>
      <w:r w:rsidR="00EE62AA" w:rsidRPr="00EB4DC1">
        <w:rPr>
          <w:rFonts w:ascii="Calibri" w:hAnsi="Calibri" w:cs="Calibri"/>
          <w:b/>
          <w:bCs/>
          <w:sz w:val="24"/>
          <w:szCs w:val="24"/>
          <w:highlight w:val="yellow"/>
        </w:rPr>
        <w:t>ure</w:t>
      </w:r>
      <w:r w:rsidR="00893912" w:rsidRPr="00EB4DC1">
        <w:rPr>
          <w:rFonts w:ascii="Calibri" w:hAnsi="Calibri" w:cs="Calibri"/>
          <w:b/>
          <w:bCs/>
          <w:sz w:val="24"/>
          <w:szCs w:val="24"/>
          <w:highlight w:val="yellow"/>
        </w:rPr>
        <w:t xml:space="preserve"> 3A</w:t>
      </w:r>
      <w:r w:rsidR="00893912" w:rsidRPr="00EB4DC1">
        <w:rPr>
          <w:rFonts w:ascii="Calibri" w:hAnsi="Calibri" w:cs="Calibri"/>
          <w:sz w:val="24"/>
          <w:szCs w:val="24"/>
          <w:highlight w:val="yellow"/>
        </w:rPr>
        <w:t>)</w:t>
      </w:r>
      <w:r w:rsidRPr="00EB4DC1">
        <w:rPr>
          <w:rFonts w:ascii="Calibri" w:hAnsi="Calibri" w:cs="Calibri"/>
          <w:sz w:val="24"/>
          <w:szCs w:val="24"/>
          <w:highlight w:val="yellow"/>
        </w:rPr>
        <w:t>.</w:t>
      </w:r>
    </w:p>
    <w:p w14:paraId="453BE400" w14:textId="77777777" w:rsidR="00D34FE5" w:rsidRPr="00EB4DC1" w:rsidRDefault="00D34FE5" w:rsidP="00845E60">
      <w:pPr>
        <w:pBdr>
          <w:top w:val="nil"/>
          <w:left w:val="nil"/>
          <w:bottom w:val="nil"/>
          <w:right w:val="nil"/>
          <w:between w:val="nil"/>
        </w:pBdr>
        <w:rPr>
          <w:highlight w:val="yellow"/>
        </w:rPr>
      </w:pPr>
    </w:p>
    <w:p w14:paraId="34CB9406" w14:textId="4E6A7959" w:rsidR="00802997" w:rsidRPr="00EB4DC1" w:rsidRDefault="00F629FE"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Ligate the inferior and superior </w:t>
      </w:r>
      <w:r w:rsidR="00492C66" w:rsidRPr="00EB4DC1">
        <w:rPr>
          <w:rFonts w:ascii="Calibri" w:hAnsi="Calibri" w:cs="Calibri"/>
          <w:sz w:val="24"/>
          <w:szCs w:val="24"/>
          <w:highlight w:val="yellow"/>
        </w:rPr>
        <w:t xml:space="preserve">venae </w:t>
      </w:r>
      <w:proofErr w:type="spellStart"/>
      <w:r w:rsidR="00492C66" w:rsidRPr="00EB4DC1">
        <w:rPr>
          <w:rFonts w:ascii="Calibri" w:hAnsi="Calibri" w:cs="Calibri"/>
          <w:sz w:val="24"/>
          <w:szCs w:val="24"/>
          <w:highlight w:val="yellow"/>
        </w:rPr>
        <w:t>cavae</w:t>
      </w:r>
      <w:proofErr w:type="spellEnd"/>
      <w:r w:rsidRPr="00EB4DC1">
        <w:rPr>
          <w:rFonts w:ascii="Calibri" w:hAnsi="Calibri" w:cs="Calibri"/>
          <w:sz w:val="24"/>
          <w:szCs w:val="24"/>
          <w:highlight w:val="yellow"/>
        </w:rPr>
        <w:t xml:space="preserve"> with </w:t>
      </w:r>
      <w:r w:rsidR="00072459" w:rsidRPr="00EB4DC1">
        <w:rPr>
          <w:rFonts w:ascii="Calibri" w:hAnsi="Calibri" w:cs="Calibri"/>
          <w:sz w:val="24"/>
          <w:szCs w:val="24"/>
          <w:highlight w:val="yellow"/>
        </w:rPr>
        <w:t>8</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 xml:space="preserve">0 </w:t>
      </w:r>
      <w:r w:rsidR="00CD5987" w:rsidRPr="00EB4DC1">
        <w:rPr>
          <w:rFonts w:ascii="Calibri" w:hAnsi="Calibri" w:cs="Calibri"/>
          <w:sz w:val="24"/>
          <w:szCs w:val="24"/>
          <w:highlight w:val="yellow"/>
        </w:rPr>
        <w:t>nylon</w:t>
      </w:r>
      <w:r w:rsidRPr="00EB4DC1">
        <w:rPr>
          <w:rFonts w:ascii="Calibri" w:hAnsi="Calibri" w:cs="Calibri"/>
          <w:sz w:val="24"/>
          <w:szCs w:val="24"/>
          <w:highlight w:val="yellow"/>
        </w:rPr>
        <w:t xml:space="preserve"> sutures close to the heart and transect </w:t>
      </w:r>
      <w:r w:rsidR="00FD543E" w:rsidRPr="00EB4DC1">
        <w:rPr>
          <w:rFonts w:ascii="Calibri" w:hAnsi="Calibri" w:cs="Calibri"/>
          <w:sz w:val="24"/>
          <w:szCs w:val="24"/>
          <w:highlight w:val="yellow"/>
        </w:rPr>
        <w:t>the</w:t>
      </w:r>
      <w:r w:rsidR="00492C66" w:rsidRPr="00EB4DC1">
        <w:rPr>
          <w:rFonts w:ascii="Calibri" w:hAnsi="Calibri" w:cs="Calibri"/>
          <w:sz w:val="24"/>
          <w:szCs w:val="24"/>
          <w:highlight w:val="yellow"/>
        </w:rPr>
        <w:t xml:space="preserve"> ligated</w:t>
      </w:r>
      <w:r w:rsidR="00FD543E" w:rsidRPr="00EB4DC1">
        <w:rPr>
          <w:rFonts w:ascii="Calibri" w:hAnsi="Calibri" w:cs="Calibri"/>
          <w:sz w:val="24"/>
          <w:szCs w:val="24"/>
          <w:highlight w:val="yellow"/>
        </w:rPr>
        <w:t xml:space="preserve"> </w:t>
      </w:r>
      <w:r w:rsidR="00492C66" w:rsidRPr="00EB4DC1">
        <w:rPr>
          <w:rFonts w:ascii="Calibri" w:hAnsi="Calibri" w:cs="Calibri"/>
          <w:sz w:val="24"/>
          <w:szCs w:val="24"/>
          <w:highlight w:val="yellow"/>
        </w:rPr>
        <w:t>vessels</w:t>
      </w:r>
      <w:r w:rsidR="00FD543E" w:rsidRPr="00EB4DC1">
        <w:rPr>
          <w:rFonts w:ascii="Calibri" w:hAnsi="Calibri" w:cs="Calibri"/>
          <w:sz w:val="24"/>
          <w:szCs w:val="24"/>
          <w:highlight w:val="yellow"/>
        </w:rPr>
        <w:t xml:space="preserve"> </w:t>
      </w:r>
      <w:r w:rsidRPr="00EB4DC1">
        <w:rPr>
          <w:rFonts w:ascii="Calibri" w:hAnsi="Calibri" w:cs="Calibri"/>
          <w:sz w:val="24"/>
          <w:szCs w:val="24"/>
          <w:highlight w:val="yellow"/>
        </w:rPr>
        <w:t>distal to the ligatures.</w:t>
      </w:r>
      <w:r w:rsidR="00802997" w:rsidRPr="00EB4DC1">
        <w:rPr>
          <w:rFonts w:ascii="Calibri" w:hAnsi="Calibri" w:cs="Calibri"/>
          <w:sz w:val="24"/>
          <w:szCs w:val="24"/>
          <w:highlight w:val="yellow"/>
        </w:rPr>
        <w:t xml:space="preserve"> </w:t>
      </w:r>
      <w:r w:rsidR="00790DC4" w:rsidRPr="00EB4DC1">
        <w:rPr>
          <w:rFonts w:ascii="Calibri" w:hAnsi="Calibri" w:cs="Calibri"/>
          <w:sz w:val="24"/>
          <w:szCs w:val="24"/>
          <w:highlight w:val="yellow"/>
        </w:rPr>
        <w:t xml:space="preserve">Bluntly dissect the </w:t>
      </w:r>
      <w:r w:rsidR="00925DB0" w:rsidRPr="00EB4DC1">
        <w:rPr>
          <w:rFonts w:ascii="Calibri" w:hAnsi="Calibri" w:cs="Calibri"/>
          <w:sz w:val="24"/>
          <w:szCs w:val="24"/>
          <w:highlight w:val="yellow"/>
        </w:rPr>
        <w:t>PT</w:t>
      </w:r>
      <w:r w:rsidR="00790DC4" w:rsidRPr="00EB4DC1">
        <w:rPr>
          <w:rFonts w:ascii="Calibri" w:hAnsi="Calibri" w:cs="Calibri"/>
          <w:sz w:val="24"/>
          <w:szCs w:val="24"/>
          <w:highlight w:val="yellow"/>
        </w:rPr>
        <w:t xml:space="preserve"> as distally as possible.</w:t>
      </w:r>
    </w:p>
    <w:p w14:paraId="50031DE5" w14:textId="77777777" w:rsidR="00802997" w:rsidRPr="00EB4DC1" w:rsidRDefault="00802997" w:rsidP="00845E60">
      <w:pPr>
        <w:pBdr>
          <w:top w:val="nil"/>
          <w:left w:val="nil"/>
          <w:bottom w:val="nil"/>
          <w:right w:val="nil"/>
          <w:between w:val="nil"/>
        </w:pBdr>
        <w:rPr>
          <w:highlight w:val="yellow"/>
        </w:rPr>
      </w:pPr>
    </w:p>
    <w:p w14:paraId="718CE15B" w14:textId="6437C389" w:rsidR="00DE1DA5" w:rsidRPr="00EB4DC1" w:rsidRDefault="00790DC4"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Ligate the left and right pulmonary veins together with </w:t>
      </w:r>
      <w:r w:rsidR="00EE62AA" w:rsidRPr="00EB4DC1">
        <w:rPr>
          <w:rFonts w:ascii="Calibri" w:hAnsi="Calibri" w:cs="Calibri"/>
          <w:sz w:val="24"/>
          <w:szCs w:val="24"/>
          <w:highlight w:val="yellow"/>
        </w:rPr>
        <w:t xml:space="preserve">a </w:t>
      </w:r>
      <w:r w:rsidR="001F1B02" w:rsidRPr="00EB4DC1">
        <w:rPr>
          <w:rFonts w:ascii="Calibri" w:hAnsi="Calibri" w:cs="Calibri"/>
          <w:sz w:val="24"/>
          <w:szCs w:val="24"/>
          <w:highlight w:val="yellow"/>
        </w:rPr>
        <w:t>6</w:t>
      </w:r>
      <w:r w:rsidR="00112DE8" w:rsidRPr="00EB4DC1">
        <w:rPr>
          <w:rFonts w:ascii="Calibri" w:hAnsi="Calibri" w:cs="Calibri"/>
          <w:sz w:val="24"/>
          <w:szCs w:val="24"/>
          <w:highlight w:val="yellow"/>
        </w:rPr>
        <w:t xml:space="preserve"> </w:t>
      </w:r>
      <w:r w:rsidRPr="00EB4DC1">
        <w:rPr>
          <w:rFonts w:ascii="Calibri" w:hAnsi="Calibri" w:cs="Calibri"/>
          <w:sz w:val="24"/>
          <w:szCs w:val="24"/>
          <w:highlight w:val="yellow"/>
        </w:rPr>
        <w:t>-</w:t>
      </w:r>
      <w:r w:rsidR="00112DE8" w:rsidRPr="00EB4DC1">
        <w:rPr>
          <w:rFonts w:ascii="Calibri" w:hAnsi="Calibri" w:cs="Calibri"/>
          <w:sz w:val="24"/>
          <w:szCs w:val="24"/>
          <w:highlight w:val="yellow"/>
        </w:rPr>
        <w:t xml:space="preserve"> </w:t>
      </w:r>
      <w:r w:rsidRPr="00EB4DC1">
        <w:rPr>
          <w:rFonts w:ascii="Calibri" w:hAnsi="Calibri" w:cs="Calibri"/>
          <w:sz w:val="24"/>
          <w:szCs w:val="24"/>
          <w:highlight w:val="yellow"/>
        </w:rPr>
        <w:t xml:space="preserve">0 </w:t>
      </w:r>
      <w:r w:rsidR="00CD5987" w:rsidRPr="00EB4DC1">
        <w:rPr>
          <w:rFonts w:ascii="Calibri" w:hAnsi="Calibri" w:cs="Calibri"/>
          <w:sz w:val="24"/>
          <w:szCs w:val="24"/>
          <w:highlight w:val="yellow"/>
        </w:rPr>
        <w:t>nylon suture</w:t>
      </w:r>
      <w:r w:rsidRPr="00EB4DC1">
        <w:rPr>
          <w:rFonts w:ascii="Calibri" w:hAnsi="Calibri" w:cs="Calibri"/>
          <w:sz w:val="24"/>
          <w:szCs w:val="24"/>
          <w:highlight w:val="yellow"/>
        </w:rPr>
        <w:t xml:space="preserve"> and transect </w:t>
      </w:r>
      <w:r w:rsidR="00787D97" w:rsidRPr="00EB4DC1">
        <w:rPr>
          <w:rFonts w:ascii="Calibri" w:hAnsi="Calibri" w:cs="Calibri"/>
          <w:sz w:val="24"/>
          <w:szCs w:val="24"/>
          <w:highlight w:val="yellow"/>
        </w:rPr>
        <w:t xml:space="preserve">the </w:t>
      </w:r>
      <w:r w:rsidR="007A511E" w:rsidRPr="00EB4DC1">
        <w:rPr>
          <w:rFonts w:ascii="Calibri" w:hAnsi="Calibri" w:cs="Calibri"/>
          <w:sz w:val="24"/>
          <w:szCs w:val="24"/>
          <w:highlight w:val="yellow"/>
        </w:rPr>
        <w:t>ligated vessels</w:t>
      </w:r>
      <w:r w:rsidR="00787D97" w:rsidRPr="00EB4DC1">
        <w:rPr>
          <w:rFonts w:ascii="Calibri" w:hAnsi="Calibri" w:cs="Calibri"/>
          <w:sz w:val="24"/>
          <w:szCs w:val="24"/>
          <w:highlight w:val="yellow"/>
        </w:rPr>
        <w:t xml:space="preserve"> </w:t>
      </w:r>
      <w:r w:rsidRPr="00EB4DC1">
        <w:rPr>
          <w:rFonts w:ascii="Calibri" w:hAnsi="Calibri" w:cs="Calibri"/>
          <w:sz w:val="24"/>
          <w:szCs w:val="24"/>
          <w:highlight w:val="yellow"/>
        </w:rPr>
        <w:t>distal to the ligature.</w:t>
      </w:r>
    </w:p>
    <w:p w14:paraId="1D257CAB" w14:textId="77777777" w:rsidR="00802997" w:rsidRPr="00EB4DC1" w:rsidRDefault="00802997" w:rsidP="00845E60">
      <w:pPr>
        <w:pBdr>
          <w:top w:val="nil"/>
          <w:left w:val="nil"/>
          <w:bottom w:val="nil"/>
          <w:right w:val="nil"/>
          <w:between w:val="nil"/>
        </w:pBdr>
        <w:rPr>
          <w:highlight w:val="yellow"/>
        </w:rPr>
      </w:pPr>
    </w:p>
    <w:p w14:paraId="07E55A1C" w14:textId="60EF9F53" w:rsidR="00E30599" w:rsidRPr="00EB4DC1" w:rsidRDefault="00DF00A4"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Excise the heart, preserving adequate length of the </w:t>
      </w:r>
      <w:r w:rsidR="00BE6ECE" w:rsidRPr="00EB4DC1">
        <w:rPr>
          <w:rFonts w:ascii="Calibri" w:hAnsi="Calibri" w:cs="Calibri"/>
          <w:sz w:val="24"/>
          <w:szCs w:val="24"/>
          <w:highlight w:val="yellow"/>
        </w:rPr>
        <w:t>AA</w:t>
      </w:r>
      <w:r w:rsidRPr="00EB4DC1">
        <w:rPr>
          <w:rFonts w:ascii="Calibri" w:hAnsi="Calibri" w:cs="Calibri"/>
          <w:sz w:val="24"/>
          <w:szCs w:val="24"/>
          <w:highlight w:val="yellow"/>
        </w:rPr>
        <w:t xml:space="preserve"> </w:t>
      </w:r>
      <w:r w:rsidR="008748CA" w:rsidRPr="00EB4DC1">
        <w:rPr>
          <w:rFonts w:ascii="Calibri" w:hAnsi="Calibri" w:cs="Calibri"/>
          <w:sz w:val="24"/>
          <w:szCs w:val="24"/>
          <w:highlight w:val="yellow"/>
        </w:rPr>
        <w:t xml:space="preserve">by </w:t>
      </w:r>
      <w:r w:rsidRPr="00EB4DC1">
        <w:rPr>
          <w:rFonts w:ascii="Calibri" w:hAnsi="Calibri" w:cs="Calibri"/>
          <w:sz w:val="24"/>
          <w:szCs w:val="24"/>
          <w:highlight w:val="yellow"/>
        </w:rPr>
        <w:t>transect</w:t>
      </w:r>
      <w:r w:rsidR="008748CA" w:rsidRPr="00EB4DC1">
        <w:rPr>
          <w:rFonts w:ascii="Calibri" w:hAnsi="Calibri" w:cs="Calibri"/>
          <w:sz w:val="24"/>
          <w:szCs w:val="24"/>
          <w:highlight w:val="yellow"/>
        </w:rPr>
        <w:t>ing</w:t>
      </w:r>
      <w:r w:rsidRPr="00EB4DC1">
        <w:rPr>
          <w:rFonts w:ascii="Calibri" w:hAnsi="Calibri" w:cs="Calibri"/>
          <w:sz w:val="24"/>
          <w:szCs w:val="24"/>
          <w:highlight w:val="yellow"/>
        </w:rPr>
        <w:t xml:space="preserve"> at the origin of the brachiocephalic artery and the </w:t>
      </w:r>
      <w:r w:rsidR="00925DB0" w:rsidRPr="00EB4DC1">
        <w:rPr>
          <w:rFonts w:ascii="Calibri" w:hAnsi="Calibri" w:cs="Calibri"/>
          <w:sz w:val="24"/>
          <w:szCs w:val="24"/>
          <w:highlight w:val="yellow"/>
        </w:rPr>
        <w:t>PT</w:t>
      </w:r>
      <w:r w:rsidRPr="00EB4DC1">
        <w:rPr>
          <w:rFonts w:ascii="Calibri" w:hAnsi="Calibri" w:cs="Calibri"/>
          <w:sz w:val="24"/>
          <w:szCs w:val="24"/>
          <w:highlight w:val="yellow"/>
        </w:rPr>
        <w:t xml:space="preserve">. Preserve the anterior wall of the </w:t>
      </w:r>
      <w:r w:rsidR="00186FC5" w:rsidRPr="00EB4DC1">
        <w:rPr>
          <w:rFonts w:ascii="Calibri" w:hAnsi="Calibri" w:cs="Calibri"/>
          <w:sz w:val="24"/>
          <w:szCs w:val="24"/>
          <w:highlight w:val="yellow"/>
        </w:rPr>
        <w:t>PT</w:t>
      </w:r>
      <w:r w:rsidRPr="00EB4DC1">
        <w:rPr>
          <w:rFonts w:ascii="Calibri" w:hAnsi="Calibri" w:cs="Calibri"/>
          <w:sz w:val="24"/>
          <w:szCs w:val="24"/>
          <w:highlight w:val="yellow"/>
        </w:rPr>
        <w:t xml:space="preserve"> as long as possible.</w:t>
      </w:r>
      <w:r w:rsidR="00EA491A" w:rsidRPr="00EB4DC1">
        <w:rPr>
          <w:rFonts w:ascii="Calibri" w:hAnsi="Calibri" w:cs="Calibri"/>
          <w:sz w:val="24"/>
          <w:szCs w:val="24"/>
          <w:highlight w:val="yellow"/>
        </w:rPr>
        <w:t xml:space="preserve"> Trim the AA and PT </w:t>
      </w:r>
      <w:r w:rsidR="00152C22" w:rsidRPr="00EB4DC1">
        <w:rPr>
          <w:rFonts w:ascii="Calibri" w:hAnsi="Calibri" w:cs="Calibri"/>
          <w:sz w:val="24"/>
          <w:szCs w:val="24"/>
          <w:highlight w:val="yellow"/>
        </w:rPr>
        <w:t xml:space="preserve">to ensure </w:t>
      </w:r>
      <w:r w:rsidR="00EE62AA" w:rsidRPr="00EB4DC1">
        <w:rPr>
          <w:rFonts w:ascii="Calibri" w:hAnsi="Calibri" w:cs="Calibri"/>
          <w:sz w:val="24"/>
          <w:szCs w:val="24"/>
          <w:highlight w:val="yellow"/>
        </w:rPr>
        <w:t>a</w:t>
      </w:r>
      <w:r w:rsidR="00152C22" w:rsidRPr="00EB4DC1">
        <w:rPr>
          <w:rFonts w:ascii="Calibri" w:hAnsi="Calibri" w:cs="Calibri"/>
          <w:sz w:val="24"/>
          <w:szCs w:val="24"/>
          <w:highlight w:val="yellow"/>
        </w:rPr>
        <w:t xml:space="preserve"> secure anastomosis </w:t>
      </w:r>
      <w:r w:rsidR="00EA491A" w:rsidRPr="00EB4DC1">
        <w:rPr>
          <w:rFonts w:ascii="Calibri" w:hAnsi="Calibri" w:cs="Calibri"/>
          <w:sz w:val="24"/>
          <w:szCs w:val="24"/>
          <w:highlight w:val="yellow"/>
        </w:rPr>
        <w:t>(</w:t>
      </w:r>
      <w:r w:rsidR="00EA491A" w:rsidRPr="00EB4DC1">
        <w:rPr>
          <w:rFonts w:ascii="Calibri" w:hAnsi="Calibri" w:cs="Calibri"/>
          <w:b/>
          <w:bCs/>
          <w:sz w:val="24"/>
          <w:szCs w:val="24"/>
          <w:highlight w:val="yellow"/>
        </w:rPr>
        <w:t>Fig</w:t>
      </w:r>
      <w:r w:rsidR="00EE62AA" w:rsidRPr="00EB4DC1">
        <w:rPr>
          <w:rFonts w:ascii="Calibri" w:hAnsi="Calibri" w:cs="Calibri"/>
          <w:b/>
          <w:bCs/>
          <w:sz w:val="24"/>
          <w:szCs w:val="24"/>
          <w:highlight w:val="yellow"/>
        </w:rPr>
        <w:t>ure</w:t>
      </w:r>
      <w:r w:rsidR="00EA491A" w:rsidRPr="00EB4DC1">
        <w:rPr>
          <w:rFonts w:ascii="Calibri" w:hAnsi="Calibri" w:cs="Calibri"/>
          <w:b/>
          <w:bCs/>
          <w:sz w:val="24"/>
          <w:szCs w:val="24"/>
          <w:highlight w:val="yellow"/>
        </w:rPr>
        <w:t xml:space="preserve"> 3B</w:t>
      </w:r>
      <w:r w:rsidR="00EA491A" w:rsidRPr="00EB4DC1">
        <w:rPr>
          <w:rFonts w:ascii="Calibri" w:hAnsi="Calibri" w:cs="Calibri"/>
          <w:sz w:val="24"/>
          <w:szCs w:val="24"/>
          <w:highlight w:val="yellow"/>
        </w:rPr>
        <w:t>).</w:t>
      </w:r>
    </w:p>
    <w:p w14:paraId="04F50EBB" w14:textId="77777777" w:rsidR="005A7F1A" w:rsidRPr="00EB4DC1" w:rsidRDefault="005A7F1A" w:rsidP="00845E60">
      <w:pPr>
        <w:pBdr>
          <w:top w:val="nil"/>
          <w:left w:val="nil"/>
          <w:bottom w:val="nil"/>
          <w:right w:val="nil"/>
          <w:between w:val="nil"/>
        </w:pBdr>
        <w:rPr>
          <w:highlight w:val="yellow"/>
        </w:rPr>
      </w:pPr>
    </w:p>
    <w:p w14:paraId="326C2800" w14:textId="460F384E" w:rsidR="005A7F1A" w:rsidRPr="00EB4DC1" w:rsidRDefault="009660FF"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Place the heart in a 60 mm cell culture dish filled with chilled normal saline and gently re-perfuse the donor heart with an additional 1 mL of cold heparinized saline (125 IU/mL) through the AA or PT to flush any residual blood. Avoid high-pressure </w:t>
      </w:r>
      <w:r w:rsidR="00BD0F26" w:rsidRPr="00EB4DC1">
        <w:rPr>
          <w:rFonts w:ascii="Calibri" w:hAnsi="Calibri" w:cs="Calibri"/>
          <w:sz w:val="24"/>
          <w:szCs w:val="24"/>
          <w:highlight w:val="yellow"/>
        </w:rPr>
        <w:t>injections</w:t>
      </w:r>
      <w:r w:rsidRPr="00EB4DC1">
        <w:rPr>
          <w:rFonts w:ascii="Calibri" w:hAnsi="Calibri" w:cs="Calibri"/>
          <w:sz w:val="24"/>
          <w:szCs w:val="24"/>
          <w:highlight w:val="yellow"/>
        </w:rPr>
        <w:t xml:space="preserve"> to prevent myocardial edema or vessel injury. Trim the vessels on the chilled plate as needed.</w:t>
      </w:r>
    </w:p>
    <w:p w14:paraId="4868B572" w14:textId="77777777" w:rsidR="005A7F1A" w:rsidRPr="00EB4DC1" w:rsidRDefault="005A7F1A" w:rsidP="00845E60">
      <w:pPr>
        <w:pBdr>
          <w:top w:val="nil"/>
          <w:left w:val="nil"/>
          <w:bottom w:val="nil"/>
          <w:right w:val="nil"/>
          <w:between w:val="nil"/>
        </w:pBdr>
        <w:rPr>
          <w:highlight w:val="yellow"/>
        </w:rPr>
      </w:pPr>
    </w:p>
    <w:p w14:paraId="1A5A9A94" w14:textId="5A1AE43B" w:rsidR="00142C83" w:rsidRPr="00EB4DC1" w:rsidRDefault="002C718E" w:rsidP="00845E60">
      <w:pPr>
        <w:pBdr>
          <w:top w:val="nil"/>
          <w:left w:val="nil"/>
          <w:bottom w:val="nil"/>
          <w:right w:val="nil"/>
          <w:between w:val="nil"/>
        </w:pBdr>
        <w:rPr>
          <w:highlight w:val="yellow"/>
          <w:lang w:eastAsia="zh-CN"/>
        </w:rPr>
      </w:pPr>
      <w:r w:rsidRPr="00EB4DC1">
        <w:rPr>
          <w:highlight w:val="yellow"/>
        </w:rPr>
        <w:t>3.2.</w:t>
      </w:r>
      <w:r w:rsidR="005A7F1A" w:rsidRPr="00EB4DC1">
        <w:rPr>
          <w:highlight w:val="yellow"/>
        </w:rPr>
        <w:t>9</w:t>
      </w:r>
      <w:r w:rsidR="00030351" w:rsidRPr="00EB4DC1">
        <w:rPr>
          <w:highlight w:val="yellow"/>
        </w:rPr>
        <w:t>.</w:t>
      </w:r>
      <w:r w:rsidR="00030351" w:rsidRPr="00EB4DC1">
        <w:rPr>
          <w:highlight w:val="yellow"/>
          <w:lang w:eastAsia="zh-CN"/>
        </w:rPr>
        <w:t xml:space="preserve"> Place</w:t>
      </w:r>
      <w:r w:rsidR="005F1ED4" w:rsidRPr="00EB4DC1">
        <w:rPr>
          <w:highlight w:val="yellow"/>
          <w:lang w:eastAsia="zh-CN"/>
        </w:rPr>
        <w:t xml:space="preserve"> the heart in cold Ringer’s lactate solution on ice until implantation. The donor heart</w:t>
      </w:r>
      <w:r w:rsidR="00142C83" w:rsidRPr="00EB4DC1">
        <w:rPr>
          <w:highlight w:val="yellow"/>
          <w:lang w:eastAsia="zh-CN"/>
        </w:rPr>
        <w:t xml:space="preserve"> is best implanted within 90 min of cold ischemia and should not be preserved for more than 120 min.</w:t>
      </w:r>
    </w:p>
    <w:p w14:paraId="18F2640C" w14:textId="77777777" w:rsidR="00314C3A" w:rsidRPr="00EB4DC1" w:rsidRDefault="00314C3A" w:rsidP="00845E60">
      <w:pPr>
        <w:pBdr>
          <w:top w:val="nil"/>
          <w:left w:val="nil"/>
          <w:bottom w:val="nil"/>
          <w:right w:val="nil"/>
          <w:between w:val="nil"/>
        </w:pBdr>
        <w:rPr>
          <w:highlight w:val="yellow"/>
        </w:rPr>
      </w:pPr>
    </w:p>
    <w:p w14:paraId="64C4AC9D" w14:textId="64ABDB40" w:rsidR="002C718E" w:rsidRPr="00EB4DC1" w:rsidRDefault="002C718E" w:rsidP="00845E60">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highlight w:val="yellow"/>
        </w:rPr>
      </w:pPr>
      <w:r w:rsidRPr="00EB4DC1">
        <w:rPr>
          <w:rFonts w:ascii="Calibri" w:hAnsi="Calibri" w:cs="Calibri"/>
          <w:b/>
          <w:bCs/>
          <w:sz w:val="24"/>
          <w:szCs w:val="24"/>
          <w:highlight w:val="yellow"/>
        </w:rPr>
        <w:t xml:space="preserve">Recipient </w:t>
      </w:r>
      <w:r w:rsidR="005A7F1A" w:rsidRPr="00EB4DC1">
        <w:rPr>
          <w:rFonts w:ascii="Calibri" w:hAnsi="Calibri" w:cs="Calibri"/>
          <w:b/>
          <w:bCs/>
          <w:sz w:val="24"/>
          <w:szCs w:val="24"/>
          <w:highlight w:val="yellow"/>
        </w:rPr>
        <w:t>c</w:t>
      </w:r>
      <w:r w:rsidRPr="00EB4DC1">
        <w:rPr>
          <w:rFonts w:ascii="Calibri" w:hAnsi="Calibri" w:cs="Calibri"/>
          <w:b/>
          <w:bCs/>
          <w:sz w:val="24"/>
          <w:szCs w:val="24"/>
          <w:highlight w:val="yellow"/>
        </w:rPr>
        <w:t xml:space="preserve">ervical </w:t>
      </w:r>
      <w:r w:rsidR="005A7F1A" w:rsidRPr="00EB4DC1">
        <w:rPr>
          <w:rFonts w:ascii="Calibri" w:hAnsi="Calibri" w:cs="Calibri"/>
          <w:b/>
          <w:bCs/>
          <w:sz w:val="24"/>
          <w:szCs w:val="24"/>
          <w:highlight w:val="yellow"/>
        </w:rPr>
        <w:t>a</w:t>
      </w:r>
      <w:r w:rsidR="00B00575" w:rsidRPr="00EB4DC1">
        <w:rPr>
          <w:rFonts w:ascii="Calibri" w:hAnsi="Calibri" w:cs="Calibri"/>
          <w:b/>
          <w:bCs/>
          <w:sz w:val="24"/>
          <w:szCs w:val="24"/>
          <w:highlight w:val="yellow"/>
        </w:rPr>
        <w:t xml:space="preserve">rea </w:t>
      </w:r>
      <w:r w:rsidR="005A7F1A" w:rsidRPr="00EB4DC1">
        <w:rPr>
          <w:rFonts w:ascii="Calibri" w:hAnsi="Calibri" w:cs="Calibri"/>
          <w:b/>
          <w:bCs/>
          <w:sz w:val="24"/>
          <w:szCs w:val="24"/>
          <w:highlight w:val="yellow"/>
        </w:rPr>
        <w:t>e</w:t>
      </w:r>
      <w:r w:rsidRPr="00EB4DC1">
        <w:rPr>
          <w:rFonts w:ascii="Calibri" w:hAnsi="Calibri" w:cs="Calibri"/>
          <w:b/>
          <w:bCs/>
          <w:sz w:val="24"/>
          <w:szCs w:val="24"/>
          <w:highlight w:val="yellow"/>
        </w:rPr>
        <w:t>xposure</w:t>
      </w:r>
    </w:p>
    <w:p w14:paraId="483ACBEA" w14:textId="77777777" w:rsidR="005A7F1A" w:rsidRPr="00EB4DC1" w:rsidRDefault="005A7F1A" w:rsidP="00845E60">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highlight w:val="yellow"/>
        </w:rPr>
      </w:pPr>
    </w:p>
    <w:p w14:paraId="585EB5CF" w14:textId="0C0DF402" w:rsidR="00E30599" w:rsidRPr="00EB4DC1" w:rsidRDefault="002C718E" w:rsidP="00845E60">
      <w:pPr>
        <w:pBdr>
          <w:top w:val="nil"/>
          <w:left w:val="nil"/>
          <w:bottom w:val="nil"/>
          <w:right w:val="nil"/>
          <w:between w:val="nil"/>
        </w:pBdr>
        <w:rPr>
          <w:highlight w:val="yellow"/>
        </w:rPr>
      </w:pPr>
      <w:r w:rsidRPr="00EB4DC1">
        <w:rPr>
          <w:highlight w:val="yellow"/>
        </w:rPr>
        <w:t>4.1.</w:t>
      </w:r>
      <w:r w:rsidRPr="00EB4DC1">
        <w:rPr>
          <w:b/>
          <w:bCs/>
          <w:highlight w:val="yellow"/>
        </w:rPr>
        <w:t xml:space="preserve"> </w:t>
      </w:r>
      <w:r w:rsidRPr="00EB4DC1">
        <w:rPr>
          <w:highlight w:val="yellow"/>
        </w:rPr>
        <w:t xml:space="preserve">Incision and </w:t>
      </w:r>
      <w:r w:rsidR="005A7F1A" w:rsidRPr="00EB4DC1">
        <w:rPr>
          <w:highlight w:val="yellow"/>
        </w:rPr>
        <w:t>v</w:t>
      </w:r>
      <w:r w:rsidRPr="00EB4DC1">
        <w:rPr>
          <w:highlight w:val="yellow"/>
        </w:rPr>
        <w:t xml:space="preserve">essel </w:t>
      </w:r>
      <w:r w:rsidR="005A7F1A" w:rsidRPr="00EB4DC1">
        <w:rPr>
          <w:highlight w:val="yellow"/>
        </w:rPr>
        <w:t>i</w:t>
      </w:r>
      <w:r w:rsidRPr="00EB4DC1">
        <w:rPr>
          <w:highlight w:val="yellow"/>
        </w:rPr>
        <w:t>solation</w:t>
      </w:r>
    </w:p>
    <w:p w14:paraId="6F0C0914" w14:textId="77777777" w:rsidR="005A7F1A" w:rsidRPr="00EB4DC1" w:rsidRDefault="005A7F1A" w:rsidP="00845E60">
      <w:pPr>
        <w:pBdr>
          <w:top w:val="nil"/>
          <w:left w:val="nil"/>
          <w:bottom w:val="nil"/>
          <w:right w:val="nil"/>
          <w:between w:val="nil"/>
        </w:pBdr>
        <w:rPr>
          <w:highlight w:val="yellow"/>
        </w:rPr>
      </w:pPr>
    </w:p>
    <w:p w14:paraId="04A533AA" w14:textId="55417F3F" w:rsidR="0082792F" w:rsidRPr="00EB4DC1" w:rsidRDefault="002C718E" w:rsidP="00845E60">
      <w:pPr>
        <w:pBdr>
          <w:top w:val="nil"/>
          <w:left w:val="nil"/>
          <w:bottom w:val="nil"/>
          <w:right w:val="nil"/>
          <w:between w:val="nil"/>
        </w:pBdr>
        <w:rPr>
          <w:highlight w:val="yellow"/>
        </w:rPr>
      </w:pPr>
      <w:r w:rsidRPr="00EB4DC1">
        <w:rPr>
          <w:highlight w:val="yellow"/>
        </w:rPr>
        <w:lastRenderedPageBreak/>
        <w:t>4.1.1.</w:t>
      </w:r>
      <w:r w:rsidR="001A34DD" w:rsidRPr="00EB4DC1">
        <w:rPr>
          <w:highlight w:val="yellow"/>
        </w:rPr>
        <w:t xml:space="preserve"> </w:t>
      </w:r>
      <w:r w:rsidR="0082792F" w:rsidRPr="00EB4DC1">
        <w:rPr>
          <w:highlight w:val="yellow"/>
        </w:rPr>
        <w:t>Induce anesthesia with 1</w:t>
      </w:r>
      <w:r w:rsidR="005A7F1A" w:rsidRPr="00EB4DC1">
        <w:rPr>
          <w:highlight w:val="yellow"/>
        </w:rPr>
        <w:t>%</w:t>
      </w:r>
      <w:r w:rsidR="00693BA8" w:rsidRPr="00EB4DC1">
        <w:rPr>
          <w:highlight w:val="yellow"/>
        </w:rPr>
        <w:t xml:space="preserve"> - </w:t>
      </w:r>
      <w:r w:rsidR="0082792F" w:rsidRPr="00EB4DC1">
        <w:rPr>
          <w:highlight w:val="yellow"/>
        </w:rPr>
        <w:t>2.5% isoflurane in oxygen (1</w:t>
      </w:r>
      <w:r w:rsidR="00693BA8" w:rsidRPr="00EB4DC1">
        <w:rPr>
          <w:highlight w:val="yellow"/>
        </w:rPr>
        <w:t xml:space="preserve"> - </w:t>
      </w:r>
      <w:r w:rsidR="0082792F" w:rsidRPr="00EB4DC1">
        <w:rPr>
          <w:highlight w:val="yellow"/>
        </w:rPr>
        <w:t>2 L/mi</w:t>
      </w:r>
      <w:r w:rsidR="005A7F1A" w:rsidRPr="00EB4DC1">
        <w:rPr>
          <w:highlight w:val="yellow"/>
        </w:rPr>
        <w:t>n</w:t>
      </w:r>
      <w:r w:rsidR="0082792F" w:rsidRPr="00EB4DC1">
        <w:rPr>
          <w:highlight w:val="yellow"/>
        </w:rPr>
        <w:t xml:space="preserve"> flow) using a precision vaporizer in an induction chamber. Maintain anesthesia with a nose cone or endotracheal tube. Confirm adequate depth of anesthesia by the absence of pedal withdrawal reflex. Inject 0.5</w:t>
      </w:r>
      <w:r w:rsidR="003D4499" w:rsidRPr="00EB4DC1">
        <w:rPr>
          <w:highlight w:val="yellow"/>
        </w:rPr>
        <w:t xml:space="preserve"> </w:t>
      </w:r>
      <w:r w:rsidR="0082792F" w:rsidRPr="00EB4DC1">
        <w:rPr>
          <w:highlight w:val="yellow"/>
        </w:rPr>
        <w:t xml:space="preserve">mL </w:t>
      </w:r>
      <w:r w:rsidR="005A7F1A" w:rsidRPr="00EB4DC1">
        <w:rPr>
          <w:highlight w:val="yellow"/>
        </w:rPr>
        <w:t xml:space="preserve">of </w:t>
      </w:r>
      <w:r w:rsidR="0082792F" w:rsidRPr="00EB4DC1">
        <w:rPr>
          <w:highlight w:val="yellow"/>
        </w:rPr>
        <w:t>warm normal saline subcutaneously into the dorsal region of the recipient for fluid replenishment.</w:t>
      </w:r>
    </w:p>
    <w:p w14:paraId="35EDD09F" w14:textId="77777777" w:rsidR="005A7F1A" w:rsidRPr="00EB4DC1" w:rsidRDefault="005A7F1A" w:rsidP="00845E60">
      <w:pPr>
        <w:pBdr>
          <w:top w:val="nil"/>
          <w:left w:val="nil"/>
          <w:bottom w:val="nil"/>
          <w:right w:val="nil"/>
          <w:between w:val="nil"/>
        </w:pBdr>
        <w:rPr>
          <w:highlight w:val="yellow"/>
        </w:rPr>
      </w:pPr>
    </w:p>
    <w:p w14:paraId="0EF5B015" w14:textId="792359D7" w:rsidR="00AE149E" w:rsidRPr="00EB4DC1" w:rsidRDefault="00F1544B" w:rsidP="00845E60">
      <w:pPr>
        <w:pBdr>
          <w:top w:val="nil"/>
          <w:left w:val="nil"/>
          <w:bottom w:val="nil"/>
          <w:right w:val="nil"/>
          <w:between w:val="nil"/>
        </w:pBdr>
        <w:rPr>
          <w:highlight w:val="yellow"/>
        </w:rPr>
      </w:pPr>
      <w:r w:rsidRPr="00EB4DC1">
        <w:rPr>
          <w:highlight w:val="yellow"/>
        </w:rPr>
        <w:t>4.1.2</w:t>
      </w:r>
      <w:r w:rsidR="00D36C8A" w:rsidRPr="00EB4DC1">
        <w:rPr>
          <w:highlight w:val="yellow"/>
        </w:rPr>
        <w:t>.</w:t>
      </w:r>
      <w:r w:rsidRPr="00EB4DC1">
        <w:rPr>
          <w:highlight w:val="yellow"/>
        </w:rPr>
        <w:t xml:space="preserve"> </w:t>
      </w:r>
      <w:r w:rsidR="00AE149E" w:rsidRPr="00EB4DC1">
        <w:rPr>
          <w:highlight w:val="yellow"/>
        </w:rPr>
        <w:t>Place the recipient on a heating pad to maintain body temperature. Shave the entire cervical region. Position the mouse</w:t>
      </w:r>
      <w:r w:rsidR="00492F16" w:rsidRPr="00EB4DC1">
        <w:rPr>
          <w:highlight w:val="yellow"/>
        </w:rPr>
        <w:t xml:space="preserve"> in the</w:t>
      </w:r>
      <w:r w:rsidR="00AE149E" w:rsidRPr="00EB4DC1">
        <w:rPr>
          <w:highlight w:val="yellow"/>
        </w:rPr>
        <w:t xml:space="preserve"> supine </w:t>
      </w:r>
      <w:r w:rsidR="00492F16" w:rsidRPr="00EB4DC1">
        <w:rPr>
          <w:highlight w:val="yellow"/>
        </w:rPr>
        <w:t xml:space="preserve">position </w:t>
      </w:r>
      <w:r w:rsidR="00AE149E" w:rsidRPr="00EB4DC1">
        <w:rPr>
          <w:highlight w:val="yellow"/>
        </w:rPr>
        <w:t xml:space="preserve">with the </w:t>
      </w:r>
      <w:r w:rsidR="00EA2C6E" w:rsidRPr="00EB4DC1">
        <w:rPr>
          <w:highlight w:val="yellow"/>
        </w:rPr>
        <w:t xml:space="preserve">tail </w:t>
      </w:r>
      <w:r w:rsidR="00AE149E" w:rsidRPr="00EB4DC1">
        <w:rPr>
          <w:highlight w:val="yellow"/>
        </w:rPr>
        <w:t>facing the operator. Immobilize the head, limbs, and tail with tape, ensuring</w:t>
      </w:r>
      <w:r w:rsidR="00724C01" w:rsidRPr="00EB4DC1">
        <w:rPr>
          <w:highlight w:val="yellow"/>
        </w:rPr>
        <w:t xml:space="preserve"> a secure</w:t>
      </w:r>
      <w:r w:rsidR="00AE149E" w:rsidRPr="00EB4DC1">
        <w:rPr>
          <w:highlight w:val="yellow"/>
        </w:rPr>
        <w:t xml:space="preserve"> fixation without overstretching. Apply one drop of ophthalmic lubricant to each eye to prevent drying. Disinfect the cervical skin </w:t>
      </w:r>
      <w:r w:rsidR="008552B6" w:rsidRPr="00EB4DC1">
        <w:rPr>
          <w:highlight w:val="yellow"/>
        </w:rPr>
        <w:t>3x</w:t>
      </w:r>
      <w:r w:rsidR="00AE149E" w:rsidRPr="00EB4DC1">
        <w:rPr>
          <w:highlight w:val="yellow"/>
        </w:rPr>
        <w:t xml:space="preserve"> with 70% isopropyl alcohol swabs.</w:t>
      </w:r>
    </w:p>
    <w:p w14:paraId="5CDF2331" w14:textId="77777777" w:rsidR="008552B6" w:rsidRPr="00EB4DC1" w:rsidRDefault="008552B6" w:rsidP="00845E60">
      <w:pPr>
        <w:pBdr>
          <w:top w:val="nil"/>
          <w:left w:val="nil"/>
          <w:bottom w:val="nil"/>
          <w:right w:val="nil"/>
          <w:between w:val="nil"/>
        </w:pBdr>
        <w:rPr>
          <w:highlight w:val="yellow"/>
        </w:rPr>
      </w:pPr>
    </w:p>
    <w:p w14:paraId="6FF7DB7A" w14:textId="4023B258" w:rsidR="00436B1B" w:rsidRPr="00EB4DC1" w:rsidRDefault="00F1544B" w:rsidP="00845E60">
      <w:pPr>
        <w:pBdr>
          <w:top w:val="nil"/>
          <w:left w:val="nil"/>
          <w:bottom w:val="nil"/>
          <w:right w:val="nil"/>
          <w:between w:val="nil"/>
        </w:pBdr>
        <w:rPr>
          <w:highlight w:val="yellow"/>
        </w:rPr>
      </w:pPr>
      <w:r w:rsidRPr="00EB4DC1">
        <w:rPr>
          <w:highlight w:val="yellow"/>
        </w:rPr>
        <w:t>4.</w:t>
      </w:r>
      <w:r w:rsidR="00742915" w:rsidRPr="00EB4DC1">
        <w:rPr>
          <w:highlight w:val="yellow"/>
        </w:rPr>
        <w:t>1</w:t>
      </w:r>
      <w:r w:rsidRPr="00EB4DC1">
        <w:rPr>
          <w:highlight w:val="yellow"/>
        </w:rPr>
        <w:t>.3</w:t>
      </w:r>
      <w:r w:rsidR="00801535" w:rsidRPr="00EB4DC1">
        <w:rPr>
          <w:highlight w:val="yellow"/>
        </w:rPr>
        <w:t>.</w:t>
      </w:r>
      <w:r w:rsidR="00D36C8A" w:rsidRPr="00EB4DC1">
        <w:rPr>
          <w:highlight w:val="yellow"/>
        </w:rPr>
        <w:t xml:space="preserve"> Make a longitudinal skin incision </w:t>
      </w:r>
      <w:r w:rsidR="00F35EEC" w:rsidRPr="00EB4DC1">
        <w:rPr>
          <w:highlight w:val="yellow"/>
        </w:rPr>
        <w:t>with a reverse</w:t>
      </w:r>
      <w:r w:rsidR="00E0289A" w:rsidRPr="00EB4DC1">
        <w:rPr>
          <w:highlight w:val="yellow"/>
        </w:rPr>
        <w:t>d</w:t>
      </w:r>
      <w:r w:rsidR="00F35EEC" w:rsidRPr="00EB4DC1">
        <w:rPr>
          <w:highlight w:val="yellow"/>
        </w:rPr>
        <w:t xml:space="preserve"> T shape </w:t>
      </w:r>
      <w:r w:rsidR="00D36C8A" w:rsidRPr="00EB4DC1">
        <w:rPr>
          <w:highlight w:val="yellow"/>
        </w:rPr>
        <w:t>over the neck from the sternum to the right mandibular angle</w:t>
      </w:r>
      <w:r w:rsidR="008B2397" w:rsidRPr="00EB4DC1">
        <w:rPr>
          <w:highlight w:val="yellow"/>
        </w:rPr>
        <w:t xml:space="preserve"> (</w:t>
      </w:r>
      <w:r w:rsidR="008552B6" w:rsidRPr="00EB4DC1">
        <w:rPr>
          <w:b/>
          <w:bCs/>
          <w:highlight w:val="yellow"/>
        </w:rPr>
        <w:t xml:space="preserve">Supplementary </w:t>
      </w:r>
      <w:r w:rsidR="008B2397" w:rsidRPr="00EB4DC1">
        <w:rPr>
          <w:b/>
          <w:bCs/>
          <w:highlight w:val="yellow"/>
        </w:rPr>
        <w:t>Fig</w:t>
      </w:r>
      <w:r w:rsidR="00EE62AA" w:rsidRPr="00EB4DC1">
        <w:rPr>
          <w:b/>
          <w:bCs/>
          <w:highlight w:val="yellow"/>
        </w:rPr>
        <w:t>ure</w:t>
      </w:r>
      <w:r w:rsidR="008B2397" w:rsidRPr="00EB4DC1">
        <w:rPr>
          <w:b/>
          <w:bCs/>
          <w:highlight w:val="yellow"/>
        </w:rPr>
        <w:t xml:space="preserve"> 1A</w:t>
      </w:r>
      <w:r w:rsidR="00273D79" w:rsidRPr="00EB4DC1">
        <w:rPr>
          <w:highlight w:val="yellow"/>
        </w:rPr>
        <w:t>)</w:t>
      </w:r>
      <w:r w:rsidR="00D36C8A" w:rsidRPr="00EB4DC1">
        <w:rPr>
          <w:highlight w:val="yellow"/>
        </w:rPr>
        <w:t>.</w:t>
      </w:r>
    </w:p>
    <w:p w14:paraId="347E75F9" w14:textId="77777777" w:rsidR="00DA709E" w:rsidRPr="00EB4DC1" w:rsidRDefault="00DA709E" w:rsidP="00845E60">
      <w:pPr>
        <w:pBdr>
          <w:top w:val="nil"/>
          <w:left w:val="nil"/>
          <w:bottom w:val="nil"/>
          <w:right w:val="nil"/>
          <w:between w:val="nil"/>
        </w:pBdr>
        <w:rPr>
          <w:highlight w:val="yellow"/>
        </w:rPr>
      </w:pPr>
    </w:p>
    <w:p w14:paraId="0F42BBE3" w14:textId="41B0A706" w:rsidR="00933908" w:rsidRPr="00EB4DC1" w:rsidRDefault="00801535" w:rsidP="00845E60">
      <w:pPr>
        <w:pBdr>
          <w:top w:val="nil"/>
          <w:left w:val="nil"/>
          <w:bottom w:val="nil"/>
          <w:right w:val="nil"/>
          <w:between w:val="nil"/>
        </w:pBdr>
        <w:rPr>
          <w:highlight w:val="yellow"/>
        </w:rPr>
      </w:pPr>
      <w:r w:rsidRPr="00EB4DC1">
        <w:rPr>
          <w:highlight w:val="yellow"/>
        </w:rPr>
        <w:t>4.1.4</w:t>
      </w:r>
      <w:r w:rsidR="00933908" w:rsidRPr="00EB4DC1">
        <w:rPr>
          <w:highlight w:val="yellow"/>
        </w:rPr>
        <w:t>.</w:t>
      </w:r>
      <w:r w:rsidRPr="00EB4DC1">
        <w:rPr>
          <w:highlight w:val="yellow"/>
        </w:rPr>
        <w:t xml:space="preserve"> </w:t>
      </w:r>
      <w:r w:rsidR="00933908" w:rsidRPr="00EB4DC1">
        <w:rPr>
          <w:highlight w:val="yellow"/>
        </w:rPr>
        <w:t>Bluntly mobilize the right external jugular vein (EJV) from the right medial clavicle to its major confluence. Cauterize and transect small branches of the EJV</w:t>
      </w:r>
      <w:r w:rsidR="00F91A3C" w:rsidRPr="00EB4DC1">
        <w:rPr>
          <w:highlight w:val="yellow"/>
        </w:rPr>
        <w:t xml:space="preserve"> (</w:t>
      </w:r>
      <w:r w:rsidR="00F91A3C" w:rsidRPr="00EB4DC1">
        <w:rPr>
          <w:b/>
          <w:bCs/>
          <w:highlight w:val="yellow"/>
        </w:rPr>
        <w:t>Fig</w:t>
      </w:r>
      <w:r w:rsidR="00EE62AA" w:rsidRPr="00EB4DC1">
        <w:rPr>
          <w:b/>
          <w:bCs/>
          <w:highlight w:val="yellow"/>
        </w:rPr>
        <w:t>ure</w:t>
      </w:r>
      <w:r w:rsidR="00F91A3C" w:rsidRPr="00EB4DC1">
        <w:rPr>
          <w:b/>
          <w:bCs/>
          <w:highlight w:val="yellow"/>
        </w:rPr>
        <w:t xml:space="preserve"> 4B</w:t>
      </w:r>
      <w:r w:rsidR="00F91A3C" w:rsidRPr="00EB4DC1">
        <w:rPr>
          <w:highlight w:val="yellow"/>
        </w:rPr>
        <w:t>)</w:t>
      </w:r>
      <w:r w:rsidR="00933908" w:rsidRPr="00EB4DC1">
        <w:rPr>
          <w:highlight w:val="yellow"/>
        </w:rPr>
        <w:t>.</w:t>
      </w:r>
    </w:p>
    <w:p w14:paraId="19B458E6" w14:textId="77777777" w:rsidR="0017646A" w:rsidRPr="00EB4DC1" w:rsidRDefault="0017646A" w:rsidP="00845E60">
      <w:pPr>
        <w:pBdr>
          <w:top w:val="nil"/>
          <w:left w:val="nil"/>
          <w:bottom w:val="nil"/>
          <w:right w:val="nil"/>
          <w:between w:val="nil"/>
        </w:pBdr>
        <w:rPr>
          <w:highlight w:val="yellow"/>
        </w:rPr>
      </w:pPr>
    </w:p>
    <w:p w14:paraId="7BB36941" w14:textId="77777777" w:rsidR="0017646A" w:rsidRPr="00EB4DC1" w:rsidRDefault="009D3C85" w:rsidP="00845E60">
      <w:pPr>
        <w:pBdr>
          <w:top w:val="nil"/>
          <w:left w:val="nil"/>
          <w:bottom w:val="nil"/>
          <w:right w:val="nil"/>
          <w:between w:val="nil"/>
        </w:pBdr>
        <w:rPr>
          <w:highlight w:val="yellow"/>
        </w:rPr>
      </w:pPr>
      <w:r w:rsidRPr="00EB4DC1">
        <w:rPr>
          <w:highlight w:val="yellow"/>
        </w:rPr>
        <w:t>4.1.5</w:t>
      </w:r>
      <w:r w:rsidR="0053101F" w:rsidRPr="00EB4DC1">
        <w:rPr>
          <w:highlight w:val="yellow"/>
        </w:rPr>
        <w:t>.</w:t>
      </w:r>
      <w:r w:rsidRPr="00EB4DC1">
        <w:rPr>
          <w:highlight w:val="yellow"/>
        </w:rPr>
        <w:t xml:space="preserve"> </w:t>
      </w:r>
      <w:r w:rsidR="0053101F" w:rsidRPr="00EB4DC1">
        <w:rPr>
          <w:highlight w:val="yellow"/>
        </w:rPr>
        <w:t xml:space="preserve">Isolate the right lobe of the </w:t>
      </w:r>
      <w:r w:rsidR="004131E4" w:rsidRPr="00EB4DC1">
        <w:rPr>
          <w:highlight w:val="yellow"/>
        </w:rPr>
        <w:t xml:space="preserve">thyroid </w:t>
      </w:r>
      <w:r w:rsidR="0053101F" w:rsidRPr="00EB4DC1">
        <w:rPr>
          <w:highlight w:val="yellow"/>
        </w:rPr>
        <w:t>gland and transect it by cauterization. Transect the sternomastoid muscle by cauterization to expose the right carotid artery (CA)</w:t>
      </w:r>
      <w:r w:rsidR="0017646A" w:rsidRPr="00EB4DC1">
        <w:rPr>
          <w:highlight w:val="yellow"/>
        </w:rPr>
        <w:t>.</w:t>
      </w:r>
    </w:p>
    <w:p w14:paraId="6EF13610" w14:textId="3F6408D3" w:rsidR="0053101F" w:rsidRPr="00EB4DC1" w:rsidRDefault="00343D98" w:rsidP="00845E60">
      <w:pPr>
        <w:pBdr>
          <w:top w:val="nil"/>
          <w:left w:val="nil"/>
          <w:bottom w:val="nil"/>
          <w:right w:val="nil"/>
          <w:between w:val="nil"/>
        </w:pBdr>
        <w:rPr>
          <w:highlight w:val="yellow"/>
        </w:rPr>
      </w:pPr>
      <w:r w:rsidRPr="00EB4DC1">
        <w:rPr>
          <w:highlight w:val="yellow"/>
        </w:rPr>
        <w:t xml:space="preserve"> </w:t>
      </w:r>
    </w:p>
    <w:p w14:paraId="6731571E" w14:textId="1305DF6C" w:rsidR="001A34DD" w:rsidRPr="00EB4DC1" w:rsidRDefault="00F05148" w:rsidP="00845E60">
      <w:pPr>
        <w:pBdr>
          <w:top w:val="nil"/>
          <w:left w:val="nil"/>
          <w:bottom w:val="nil"/>
          <w:right w:val="nil"/>
          <w:between w:val="nil"/>
        </w:pBdr>
        <w:rPr>
          <w:highlight w:val="yellow"/>
        </w:rPr>
      </w:pPr>
      <w:r w:rsidRPr="00EB4DC1">
        <w:rPr>
          <w:highlight w:val="yellow"/>
        </w:rPr>
        <w:t>4.1.6</w:t>
      </w:r>
      <w:r w:rsidR="00B4333B" w:rsidRPr="00EB4DC1">
        <w:rPr>
          <w:highlight w:val="yellow"/>
        </w:rPr>
        <w:t>.</w:t>
      </w:r>
      <w:r w:rsidRPr="00EB4DC1">
        <w:rPr>
          <w:highlight w:val="yellow"/>
        </w:rPr>
        <w:t xml:space="preserve"> </w:t>
      </w:r>
      <w:r w:rsidR="00B4333B" w:rsidRPr="00EB4DC1">
        <w:rPr>
          <w:highlight w:val="yellow"/>
        </w:rPr>
        <w:t>Bluntly mobilize the right CA as far as possible above the carotid bifurcation</w:t>
      </w:r>
      <w:r w:rsidR="00F91A3C" w:rsidRPr="00EB4DC1">
        <w:rPr>
          <w:highlight w:val="yellow"/>
        </w:rPr>
        <w:t xml:space="preserve"> (</w:t>
      </w:r>
      <w:r w:rsidR="00F91A3C" w:rsidRPr="00EB4DC1">
        <w:rPr>
          <w:b/>
          <w:bCs/>
          <w:highlight w:val="yellow"/>
        </w:rPr>
        <w:t>Fig</w:t>
      </w:r>
      <w:r w:rsidR="00EE62AA" w:rsidRPr="00EB4DC1">
        <w:rPr>
          <w:b/>
          <w:bCs/>
          <w:highlight w:val="yellow"/>
        </w:rPr>
        <w:t>ure</w:t>
      </w:r>
      <w:r w:rsidR="00F91A3C" w:rsidRPr="00EB4DC1">
        <w:rPr>
          <w:b/>
          <w:bCs/>
          <w:highlight w:val="yellow"/>
        </w:rPr>
        <w:t xml:space="preserve"> 4C</w:t>
      </w:r>
      <w:r w:rsidR="00F91A3C" w:rsidRPr="00EB4DC1">
        <w:rPr>
          <w:highlight w:val="yellow"/>
        </w:rPr>
        <w:t>)</w:t>
      </w:r>
      <w:r w:rsidR="00B4333B" w:rsidRPr="00EB4DC1">
        <w:rPr>
          <w:highlight w:val="yellow"/>
        </w:rPr>
        <w:t>.</w:t>
      </w:r>
    </w:p>
    <w:p w14:paraId="590C9B1A" w14:textId="77777777" w:rsidR="0017646A" w:rsidRPr="00EB4DC1" w:rsidRDefault="0017646A" w:rsidP="00845E60">
      <w:pPr>
        <w:pBdr>
          <w:top w:val="nil"/>
          <w:left w:val="nil"/>
          <w:bottom w:val="nil"/>
          <w:right w:val="nil"/>
          <w:between w:val="nil"/>
        </w:pBdr>
        <w:rPr>
          <w:highlight w:val="yellow"/>
        </w:rPr>
      </w:pPr>
    </w:p>
    <w:p w14:paraId="1037AFDE" w14:textId="3F6808BA" w:rsidR="00D25110" w:rsidRPr="00EB4DC1" w:rsidRDefault="003178DA" w:rsidP="00845E60">
      <w:pPr>
        <w:pBdr>
          <w:top w:val="nil"/>
          <w:left w:val="nil"/>
          <w:bottom w:val="nil"/>
          <w:right w:val="nil"/>
          <w:between w:val="nil"/>
        </w:pBdr>
        <w:rPr>
          <w:highlight w:val="yellow"/>
        </w:rPr>
      </w:pPr>
      <w:r w:rsidRPr="00EB4DC1">
        <w:rPr>
          <w:highlight w:val="yellow"/>
        </w:rPr>
        <w:t>4.1.7</w:t>
      </w:r>
      <w:r w:rsidR="00D25110" w:rsidRPr="00EB4DC1">
        <w:rPr>
          <w:highlight w:val="yellow"/>
        </w:rPr>
        <w:t xml:space="preserve">. Apply a small vascular clamp to the proximal portion of the CA. Place a </w:t>
      </w:r>
      <w:r w:rsidR="0099366A" w:rsidRPr="00EB4DC1">
        <w:rPr>
          <w:highlight w:val="yellow"/>
        </w:rPr>
        <w:t>10</w:t>
      </w:r>
      <w:r w:rsidR="00321E06" w:rsidRPr="00EB4DC1">
        <w:rPr>
          <w:highlight w:val="yellow"/>
        </w:rPr>
        <w:t xml:space="preserve"> </w:t>
      </w:r>
      <w:r w:rsidR="00D25110" w:rsidRPr="00EB4DC1">
        <w:rPr>
          <w:highlight w:val="yellow"/>
        </w:rPr>
        <w:t>-</w:t>
      </w:r>
      <w:r w:rsidR="00321E06" w:rsidRPr="00EB4DC1">
        <w:rPr>
          <w:highlight w:val="yellow"/>
        </w:rPr>
        <w:t xml:space="preserve"> </w:t>
      </w:r>
      <w:r w:rsidR="00D25110" w:rsidRPr="00EB4DC1">
        <w:rPr>
          <w:highlight w:val="yellow"/>
        </w:rPr>
        <w:t xml:space="preserve">0 </w:t>
      </w:r>
      <w:r w:rsidR="0099366A" w:rsidRPr="00EB4DC1">
        <w:rPr>
          <w:highlight w:val="yellow"/>
        </w:rPr>
        <w:t>nylon</w:t>
      </w:r>
      <w:r w:rsidR="00D25110" w:rsidRPr="00EB4DC1">
        <w:rPr>
          <w:highlight w:val="yellow"/>
        </w:rPr>
        <w:t xml:space="preserve"> ligature around the distal portion at the level of the carotid bifurcation to occlude blood flow.</w:t>
      </w:r>
    </w:p>
    <w:p w14:paraId="3113C5BC" w14:textId="77777777" w:rsidR="00F53499" w:rsidRPr="00EB4DC1" w:rsidRDefault="00F53499" w:rsidP="00845E60">
      <w:pPr>
        <w:pBdr>
          <w:top w:val="nil"/>
          <w:left w:val="nil"/>
          <w:bottom w:val="nil"/>
          <w:right w:val="nil"/>
          <w:between w:val="nil"/>
        </w:pBdr>
        <w:rPr>
          <w:highlight w:val="yellow"/>
        </w:rPr>
      </w:pPr>
    </w:p>
    <w:p w14:paraId="17ABFFDA" w14:textId="0436760F" w:rsidR="00936E37" w:rsidRPr="00EB4DC1" w:rsidRDefault="00FD4F96" w:rsidP="00845E60">
      <w:pPr>
        <w:pBdr>
          <w:top w:val="nil"/>
          <w:left w:val="nil"/>
          <w:bottom w:val="nil"/>
          <w:right w:val="nil"/>
          <w:between w:val="nil"/>
        </w:pBdr>
        <w:rPr>
          <w:highlight w:val="yellow"/>
        </w:rPr>
      </w:pPr>
      <w:r w:rsidRPr="00EB4DC1">
        <w:rPr>
          <w:highlight w:val="yellow"/>
        </w:rPr>
        <w:t>4.1.8</w:t>
      </w:r>
      <w:r w:rsidR="00936E37" w:rsidRPr="00EB4DC1">
        <w:rPr>
          <w:highlight w:val="yellow"/>
        </w:rPr>
        <w:t>.</w:t>
      </w:r>
      <w:r w:rsidRPr="00EB4DC1">
        <w:rPr>
          <w:highlight w:val="yellow"/>
        </w:rPr>
        <w:t xml:space="preserve"> </w:t>
      </w:r>
      <w:r w:rsidR="00936E37" w:rsidRPr="00EB4DC1">
        <w:rPr>
          <w:highlight w:val="yellow"/>
        </w:rPr>
        <w:t>Apply a</w:t>
      </w:r>
      <w:r w:rsidR="00A15356" w:rsidRPr="00EB4DC1">
        <w:rPr>
          <w:highlight w:val="yellow"/>
        </w:rPr>
        <w:t xml:space="preserve"> </w:t>
      </w:r>
      <w:r w:rsidR="003945E0" w:rsidRPr="00EB4DC1">
        <w:rPr>
          <w:highlight w:val="yellow"/>
        </w:rPr>
        <w:t>10</w:t>
      </w:r>
      <w:r w:rsidR="00321E06" w:rsidRPr="00EB4DC1">
        <w:rPr>
          <w:highlight w:val="yellow"/>
        </w:rPr>
        <w:t xml:space="preserve"> </w:t>
      </w:r>
      <w:r w:rsidR="00A15356" w:rsidRPr="00EB4DC1">
        <w:rPr>
          <w:highlight w:val="yellow"/>
        </w:rPr>
        <w:t>-</w:t>
      </w:r>
      <w:r w:rsidR="00321E06" w:rsidRPr="00EB4DC1">
        <w:rPr>
          <w:highlight w:val="yellow"/>
        </w:rPr>
        <w:t xml:space="preserve"> </w:t>
      </w:r>
      <w:r w:rsidR="00A15356" w:rsidRPr="00EB4DC1">
        <w:rPr>
          <w:highlight w:val="yellow"/>
        </w:rPr>
        <w:t xml:space="preserve">0 nylon </w:t>
      </w:r>
      <w:r w:rsidR="0077346E" w:rsidRPr="00EB4DC1">
        <w:rPr>
          <w:highlight w:val="yellow"/>
        </w:rPr>
        <w:t xml:space="preserve">ligature </w:t>
      </w:r>
      <w:r w:rsidR="00936E37" w:rsidRPr="00EB4DC1">
        <w:rPr>
          <w:highlight w:val="yellow"/>
        </w:rPr>
        <w:t xml:space="preserve">to the proximal portion of the EJV at the level of the CA clamp. Once the EJV distends, </w:t>
      </w:r>
      <w:proofErr w:type="gramStart"/>
      <w:r w:rsidR="007B7A97" w:rsidRPr="00EB4DC1">
        <w:rPr>
          <w:highlight w:val="yellow"/>
        </w:rPr>
        <w:t>stop</w:t>
      </w:r>
      <w:proofErr w:type="gramEnd"/>
      <w:r w:rsidR="00936E37" w:rsidRPr="00EB4DC1">
        <w:rPr>
          <w:highlight w:val="yellow"/>
        </w:rPr>
        <w:t xml:space="preserve"> bleeding from previously cauterized and transected </w:t>
      </w:r>
      <w:r w:rsidR="00B677EA" w:rsidRPr="00EB4DC1">
        <w:rPr>
          <w:highlight w:val="yellow"/>
        </w:rPr>
        <w:t>small-branch sites</w:t>
      </w:r>
      <w:r w:rsidR="00936E37" w:rsidRPr="00EB4DC1">
        <w:rPr>
          <w:highlight w:val="yellow"/>
        </w:rPr>
        <w:t xml:space="preserve">. Identify the confluence of the retromandibular and posterior auricular veins as the EJV </w:t>
      </w:r>
      <w:r w:rsidR="00386B0C" w:rsidRPr="00EB4DC1">
        <w:rPr>
          <w:highlight w:val="yellow"/>
        </w:rPr>
        <w:t>distends and</w:t>
      </w:r>
      <w:r w:rsidR="00936E37" w:rsidRPr="00EB4DC1">
        <w:rPr>
          <w:highlight w:val="yellow"/>
        </w:rPr>
        <w:t xml:space="preserve"> apply a small vascular clamp at this confluence to occlude flow.</w:t>
      </w:r>
    </w:p>
    <w:p w14:paraId="2DB8C291" w14:textId="77777777" w:rsidR="005F1064" w:rsidRPr="00EB4DC1" w:rsidRDefault="005F1064" w:rsidP="00845E60">
      <w:pPr>
        <w:pBdr>
          <w:top w:val="nil"/>
          <w:left w:val="nil"/>
          <w:bottom w:val="nil"/>
          <w:right w:val="nil"/>
          <w:between w:val="nil"/>
        </w:pBdr>
        <w:rPr>
          <w:highlight w:val="yellow"/>
        </w:rPr>
      </w:pPr>
    </w:p>
    <w:p w14:paraId="701266A2" w14:textId="13FF29B2" w:rsidR="002C718E" w:rsidRPr="00EB4DC1" w:rsidRDefault="0065115A" w:rsidP="00845E60">
      <w:pPr>
        <w:pBdr>
          <w:top w:val="nil"/>
          <w:left w:val="nil"/>
          <w:bottom w:val="nil"/>
          <w:right w:val="nil"/>
          <w:between w:val="nil"/>
        </w:pBdr>
        <w:rPr>
          <w:highlight w:val="yellow"/>
        </w:rPr>
      </w:pPr>
      <w:r w:rsidRPr="00EB4DC1">
        <w:rPr>
          <w:highlight w:val="yellow"/>
        </w:rPr>
        <w:t>4.</w:t>
      </w:r>
      <w:r w:rsidR="00DB6463" w:rsidRPr="00EB4DC1">
        <w:rPr>
          <w:highlight w:val="yellow"/>
        </w:rPr>
        <w:t xml:space="preserve">2 </w:t>
      </w:r>
      <w:r w:rsidR="00815A69" w:rsidRPr="00EB4DC1">
        <w:rPr>
          <w:highlight w:val="yellow"/>
        </w:rPr>
        <w:t xml:space="preserve">Vascular </w:t>
      </w:r>
      <w:r w:rsidR="00F53499" w:rsidRPr="00EB4DC1">
        <w:rPr>
          <w:highlight w:val="yellow"/>
        </w:rPr>
        <w:t>a</w:t>
      </w:r>
      <w:r w:rsidR="00815A69" w:rsidRPr="00EB4DC1">
        <w:rPr>
          <w:highlight w:val="yellow"/>
        </w:rPr>
        <w:t xml:space="preserve">nastomosis </w:t>
      </w:r>
      <w:r w:rsidR="00F53499" w:rsidRPr="00EB4DC1">
        <w:rPr>
          <w:highlight w:val="yellow"/>
        </w:rPr>
        <w:t>p</w:t>
      </w:r>
      <w:r w:rsidR="00815A69" w:rsidRPr="00EB4DC1">
        <w:rPr>
          <w:highlight w:val="yellow"/>
        </w:rPr>
        <w:t>reparation</w:t>
      </w:r>
    </w:p>
    <w:p w14:paraId="65B0F864" w14:textId="77777777" w:rsidR="00F53499" w:rsidRPr="00EB4DC1" w:rsidRDefault="00F53499" w:rsidP="00845E60">
      <w:pPr>
        <w:pBdr>
          <w:top w:val="nil"/>
          <w:left w:val="nil"/>
          <w:bottom w:val="nil"/>
          <w:right w:val="nil"/>
          <w:between w:val="nil"/>
        </w:pBdr>
        <w:rPr>
          <w:highlight w:val="yellow"/>
        </w:rPr>
      </w:pPr>
    </w:p>
    <w:p w14:paraId="427C9D78" w14:textId="399F3A02" w:rsidR="00DC06FC" w:rsidRPr="00EB4DC1" w:rsidRDefault="00EE62AA"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Transect the EJV and CA between the ligature and clamp using fine scissors.</w:t>
      </w:r>
      <w:r w:rsidR="00815A69" w:rsidRPr="00EB4DC1">
        <w:rPr>
          <w:rFonts w:ascii="Calibri" w:hAnsi="Calibri" w:cs="Calibri"/>
          <w:sz w:val="24"/>
          <w:szCs w:val="24"/>
          <w:highlight w:val="yellow"/>
        </w:rPr>
        <w:t xml:space="preserve"> </w:t>
      </w:r>
    </w:p>
    <w:p w14:paraId="3E2171C4" w14:textId="77777777" w:rsidR="00F53499" w:rsidRPr="00EB4DC1" w:rsidRDefault="00F53499" w:rsidP="00845E60">
      <w:pPr>
        <w:pBdr>
          <w:top w:val="nil"/>
          <w:left w:val="nil"/>
          <w:bottom w:val="nil"/>
          <w:right w:val="nil"/>
          <w:between w:val="nil"/>
        </w:pBdr>
        <w:rPr>
          <w:highlight w:val="yellow"/>
        </w:rPr>
      </w:pPr>
    </w:p>
    <w:p w14:paraId="0379CC1A" w14:textId="6588D28B" w:rsidR="003C4DFF" w:rsidRPr="00EB4DC1" w:rsidRDefault="00A52107" w:rsidP="00845E60">
      <w:pPr>
        <w:pBdr>
          <w:top w:val="nil"/>
          <w:left w:val="nil"/>
          <w:bottom w:val="nil"/>
          <w:right w:val="nil"/>
          <w:between w:val="nil"/>
        </w:pBdr>
        <w:rPr>
          <w:highlight w:val="yellow"/>
        </w:rPr>
      </w:pPr>
      <w:r w:rsidRPr="00EB4DC1">
        <w:rPr>
          <w:highlight w:val="yellow"/>
        </w:rPr>
        <w:t>4.2.2</w:t>
      </w:r>
      <w:r w:rsidR="00FE4C7A" w:rsidRPr="00EB4DC1">
        <w:rPr>
          <w:highlight w:val="yellow"/>
        </w:rPr>
        <w:t>. Flush the vessel openings with normal saline to remove blood and clots. Keep the operative field moist throughout</w:t>
      </w:r>
      <w:r w:rsidR="007D757D" w:rsidRPr="00EB4DC1">
        <w:rPr>
          <w:highlight w:val="yellow"/>
        </w:rPr>
        <w:t xml:space="preserve"> the</w:t>
      </w:r>
      <w:r w:rsidR="00FE4C7A" w:rsidRPr="00EB4DC1">
        <w:rPr>
          <w:highlight w:val="yellow"/>
        </w:rPr>
        <w:t xml:space="preserve"> graft implantation</w:t>
      </w:r>
      <w:r w:rsidR="007D757D" w:rsidRPr="00EB4DC1">
        <w:rPr>
          <w:highlight w:val="yellow"/>
        </w:rPr>
        <w:t xml:space="preserve"> pr</w:t>
      </w:r>
      <w:r w:rsidR="00271488" w:rsidRPr="00EB4DC1">
        <w:rPr>
          <w:highlight w:val="yellow"/>
        </w:rPr>
        <w:t>ocedure</w:t>
      </w:r>
      <w:r w:rsidR="00FE4C7A" w:rsidRPr="00EB4DC1">
        <w:rPr>
          <w:highlight w:val="yellow"/>
        </w:rPr>
        <w:t>.</w:t>
      </w:r>
    </w:p>
    <w:p w14:paraId="38F4189C" w14:textId="77777777" w:rsidR="00943EC1" w:rsidRPr="00EB4DC1" w:rsidRDefault="00943EC1" w:rsidP="00845E60">
      <w:pPr>
        <w:pBdr>
          <w:top w:val="nil"/>
          <w:left w:val="nil"/>
          <w:bottom w:val="nil"/>
          <w:right w:val="nil"/>
          <w:between w:val="nil"/>
        </w:pBdr>
        <w:rPr>
          <w:b/>
          <w:bCs/>
          <w:highlight w:val="yellow"/>
        </w:rPr>
      </w:pPr>
    </w:p>
    <w:p w14:paraId="0CF84B3E" w14:textId="70C33970" w:rsidR="002C718E" w:rsidRPr="00EB4DC1" w:rsidRDefault="00F47E81" w:rsidP="00845E60">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highlight w:val="yellow"/>
        </w:rPr>
      </w:pPr>
      <w:r w:rsidRPr="00EB4DC1">
        <w:rPr>
          <w:rFonts w:ascii="Calibri" w:hAnsi="Calibri" w:cs="Calibri"/>
          <w:b/>
          <w:bCs/>
          <w:sz w:val="24"/>
          <w:szCs w:val="24"/>
          <w:highlight w:val="yellow"/>
        </w:rPr>
        <w:t>Graft implantation</w:t>
      </w:r>
    </w:p>
    <w:p w14:paraId="3C55E022" w14:textId="77777777" w:rsidR="00F53499" w:rsidRPr="00EB4DC1" w:rsidRDefault="00F53499" w:rsidP="00845E60">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highlight w:val="yellow"/>
        </w:rPr>
      </w:pPr>
    </w:p>
    <w:p w14:paraId="646076DC" w14:textId="01CE44D4" w:rsidR="00FF3D1B" w:rsidRPr="00EB4DC1" w:rsidRDefault="002C718E" w:rsidP="00845E60">
      <w:pPr>
        <w:pBdr>
          <w:top w:val="nil"/>
          <w:left w:val="nil"/>
          <w:bottom w:val="nil"/>
          <w:right w:val="nil"/>
          <w:between w:val="nil"/>
        </w:pBdr>
        <w:rPr>
          <w:highlight w:val="yellow"/>
        </w:rPr>
      </w:pPr>
      <w:r w:rsidRPr="00EB4DC1">
        <w:rPr>
          <w:highlight w:val="yellow"/>
        </w:rPr>
        <w:t xml:space="preserve">5.1. </w:t>
      </w:r>
      <w:r w:rsidR="00EC2E7C" w:rsidRPr="00EB4DC1">
        <w:rPr>
          <w:highlight w:val="yellow"/>
        </w:rPr>
        <w:t>Graft placement</w:t>
      </w:r>
      <w:r w:rsidR="00FF3D1B" w:rsidRPr="00EB4DC1">
        <w:rPr>
          <w:highlight w:val="yellow"/>
        </w:rPr>
        <w:t xml:space="preserve"> </w:t>
      </w:r>
    </w:p>
    <w:p w14:paraId="71A755D8" w14:textId="77777777" w:rsidR="00F53499" w:rsidRPr="00EB4DC1" w:rsidRDefault="00F53499" w:rsidP="00845E60">
      <w:pPr>
        <w:pBdr>
          <w:top w:val="nil"/>
          <w:left w:val="nil"/>
          <w:bottom w:val="nil"/>
          <w:right w:val="nil"/>
          <w:between w:val="nil"/>
        </w:pBdr>
        <w:rPr>
          <w:highlight w:val="yellow"/>
        </w:rPr>
      </w:pPr>
    </w:p>
    <w:p w14:paraId="2CD76975" w14:textId="37884E77" w:rsidR="004C13B1" w:rsidRPr="00EB4DC1" w:rsidRDefault="004C13B1" w:rsidP="00845E60">
      <w:pPr>
        <w:pBdr>
          <w:top w:val="nil"/>
          <w:left w:val="nil"/>
          <w:bottom w:val="nil"/>
          <w:right w:val="nil"/>
          <w:between w:val="nil"/>
        </w:pBdr>
        <w:rPr>
          <w:highlight w:val="yellow"/>
        </w:rPr>
      </w:pPr>
      <w:r w:rsidRPr="00EB4DC1">
        <w:rPr>
          <w:highlight w:val="yellow"/>
        </w:rPr>
        <w:t xml:space="preserve">5.1.1. Place the donor heart graft </w:t>
      </w:r>
      <w:r w:rsidR="00A44458" w:rsidRPr="00EB4DC1">
        <w:rPr>
          <w:highlight w:val="yellow"/>
        </w:rPr>
        <w:t xml:space="preserve">upside down </w:t>
      </w:r>
      <w:r w:rsidRPr="00EB4DC1">
        <w:rPr>
          <w:highlight w:val="yellow"/>
        </w:rPr>
        <w:t xml:space="preserve">in the recipient cervical region with the </w:t>
      </w:r>
      <w:r w:rsidR="001F4B4F" w:rsidRPr="00EB4DC1">
        <w:rPr>
          <w:highlight w:val="yellow"/>
        </w:rPr>
        <w:t>PT</w:t>
      </w:r>
      <w:r w:rsidRPr="00EB4DC1">
        <w:rPr>
          <w:highlight w:val="yellow"/>
        </w:rPr>
        <w:t xml:space="preserve"> oriented laterally and the ascending aorta (AA) oriented medially.</w:t>
      </w:r>
    </w:p>
    <w:p w14:paraId="54616F57" w14:textId="77777777" w:rsidR="00F53499" w:rsidRPr="00EB4DC1" w:rsidRDefault="00F53499" w:rsidP="00845E60">
      <w:pPr>
        <w:pBdr>
          <w:top w:val="nil"/>
          <w:left w:val="nil"/>
          <w:bottom w:val="nil"/>
          <w:right w:val="nil"/>
          <w:between w:val="nil"/>
        </w:pBdr>
        <w:rPr>
          <w:highlight w:val="yellow"/>
        </w:rPr>
      </w:pPr>
    </w:p>
    <w:p w14:paraId="518AD6A2" w14:textId="71E23958" w:rsidR="004C13B1" w:rsidRPr="00EB4DC1" w:rsidRDefault="004C13B1" w:rsidP="00845E60">
      <w:pPr>
        <w:pBdr>
          <w:top w:val="nil"/>
          <w:left w:val="nil"/>
          <w:bottom w:val="nil"/>
          <w:right w:val="nil"/>
          <w:between w:val="nil"/>
        </w:pBdr>
        <w:rPr>
          <w:highlight w:val="yellow"/>
        </w:rPr>
      </w:pPr>
      <w:r w:rsidRPr="00EB4DC1">
        <w:rPr>
          <w:highlight w:val="yellow"/>
        </w:rPr>
        <w:t xml:space="preserve">5.1.2. Cover the graft with a moistened gauze, leaving the </w:t>
      </w:r>
      <w:r w:rsidR="001F4B4F" w:rsidRPr="00EB4DC1">
        <w:rPr>
          <w:highlight w:val="yellow"/>
        </w:rPr>
        <w:t>PT</w:t>
      </w:r>
      <w:r w:rsidRPr="00EB4DC1">
        <w:rPr>
          <w:highlight w:val="yellow"/>
        </w:rPr>
        <w:t xml:space="preserve"> and AA exposed. </w:t>
      </w:r>
      <w:r w:rsidR="00BA2779" w:rsidRPr="00EB4DC1">
        <w:rPr>
          <w:highlight w:val="yellow"/>
        </w:rPr>
        <w:t>Gauze</w:t>
      </w:r>
      <w:r w:rsidRPr="00EB4DC1">
        <w:rPr>
          <w:highlight w:val="yellow"/>
        </w:rPr>
        <w:t xml:space="preserve"> protects and stabilizes the graft while improving visualization.</w:t>
      </w:r>
    </w:p>
    <w:p w14:paraId="0BA909E7" w14:textId="77777777" w:rsidR="009D7A87" w:rsidRPr="00EB4DC1" w:rsidRDefault="009D7A87" w:rsidP="00845E60">
      <w:pPr>
        <w:pBdr>
          <w:top w:val="nil"/>
          <w:left w:val="nil"/>
          <w:bottom w:val="nil"/>
          <w:right w:val="nil"/>
          <w:between w:val="nil"/>
        </w:pBdr>
        <w:rPr>
          <w:highlight w:val="yellow"/>
        </w:rPr>
      </w:pPr>
    </w:p>
    <w:p w14:paraId="55153247" w14:textId="062F2119" w:rsidR="00E30599" w:rsidRPr="00EB4DC1" w:rsidRDefault="0086496C" w:rsidP="00845E60">
      <w:pPr>
        <w:pStyle w:val="ListParagraph"/>
        <w:numPr>
          <w:ilvl w:val="1"/>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Blood </w:t>
      </w:r>
      <w:r w:rsidR="00BA2779" w:rsidRPr="00EB4DC1">
        <w:rPr>
          <w:rFonts w:ascii="Calibri" w:hAnsi="Calibri" w:cs="Calibri"/>
          <w:sz w:val="24"/>
          <w:szCs w:val="24"/>
          <w:highlight w:val="yellow"/>
        </w:rPr>
        <w:t>v</w:t>
      </w:r>
      <w:r w:rsidRPr="00EB4DC1">
        <w:rPr>
          <w:rFonts w:ascii="Calibri" w:hAnsi="Calibri" w:cs="Calibri"/>
          <w:sz w:val="24"/>
          <w:szCs w:val="24"/>
          <w:highlight w:val="yellow"/>
        </w:rPr>
        <w:t>essel</w:t>
      </w:r>
      <w:r w:rsidR="002C718E" w:rsidRPr="00EB4DC1">
        <w:rPr>
          <w:rFonts w:ascii="Calibri" w:hAnsi="Calibri" w:cs="Calibri"/>
          <w:sz w:val="24"/>
          <w:szCs w:val="24"/>
          <w:highlight w:val="yellow"/>
        </w:rPr>
        <w:t xml:space="preserve"> </w:t>
      </w:r>
      <w:r w:rsidR="00BA2779" w:rsidRPr="00EB4DC1">
        <w:rPr>
          <w:rFonts w:ascii="Calibri" w:hAnsi="Calibri" w:cs="Calibri"/>
          <w:sz w:val="24"/>
          <w:szCs w:val="24"/>
          <w:highlight w:val="yellow"/>
        </w:rPr>
        <w:t>a</w:t>
      </w:r>
      <w:r w:rsidR="002C718E" w:rsidRPr="00EB4DC1">
        <w:rPr>
          <w:rFonts w:ascii="Calibri" w:hAnsi="Calibri" w:cs="Calibri"/>
          <w:sz w:val="24"/>
          <w:szCs w:val="24"/>
          <w:highlight w:val="yellow"/>
        </w:rPr>
        <w:t>nastomosis</w:t>
      </w:r>
    </w:p>
    <w:p w14:paraId="4DE42993" w14:textId="77777777" w:rsidR="00BA2779" w:rsidRPr="00EB4DC1" w:rsidRDefault="00BA2779" w:rsidP="00845E60">
      <w:pPr>
        <w:pBdr>
          <w:top w:val="nil"/>
          <w:left w:val="nil"/>
          <w:bottom w:val="nil"/>
          <w:right w:val="nil"/>
          <w:between w:val="nil"/>
        </w:pBdr>
        <w:rPr>
          <w:highlight w:val="yellow"/>
        </w:rPr>
      </w:pPr>
    </w:p>
    <w:p w14:paraId="4AB057B8" w14:textId="39502DFC" w:rsidR="00AC3C18" w:rsidRPr="00EB4DC1" w:rsidRDefault="00AC3C18"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Anastomose the donor AA end-to-end to the recipient CA using 11</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0 nylon sutures by sleeve technique with the donor’s AA superficial bites to the recipient’s CA. Avoid excessive tension</w:t>
      </w:r>
      <w:r w:rsidR="005225D8" w:rsidRPr="00EB4DC1">
        <w:rPr>
          <w:rFonts w:ascii="Calibri" w:hAnsi="Calibri" w:cs="Calibri"/>
          <w:sz w:val="24"/>
          <w:szCs w:val="24"/>
          <w:highlight w:val="yellow"/>
        </w:rPr>
        <w:t xml:space="preserve"> (</w:t>
      </w:r>
      <w:r w:rsidR="005225D8" w:rsidRPr="00EB4DC1">
        <w:rPr>
          <w:rFonts w:ascii="Calibri" w:hAnsi="Calibri" w:cs="Calibri"/>
          <w:b/>
          <w:bCs/>
          <w:sz w:val="24"/>
          <w:szCs w:val="24"/>
          <w:highlight w:val="yellow"/>
        </w:rPr>
        <w:t>Figure 4D</w:t>
      </w:r>
      <w:r w:rsidR="005225D8" w:rsidRPr="00EB4DC1">
        <w:rPr>
          <w:rFonts w:ascii="Calibri" w:hAnsi="Calibri" w:cs="Calibri"/>
          <w:sz w:val="24"/>
          <w:szCs w:val="24"/>
          <w:highlight w:val="yellow"/>
        </w:rPr>
        <w:t>)</w:t>
      </w:r>
      <w:r w:rsidRPr="00EB4DC1">
        <w:rPr>
          <w:rFonts w:ascii="Calibri" w:hAnsi="Calibri" w:cs="Calibri"/>
          <w:sz w:val="24"/>
          <w:szCs w:val="24"/>
          <w:highlight w:val="yellow"/>
        </w:rPr>
        <w:t>.</w:t>
      </w:r>
    </w:p>
    <w:p w14:paraId="306A1C6C" w14:textId="77777777" w:rsidR="00BA2779" w:rsidRPr="00EB4DC1" w:rsidRDefault="00BA2779" w:rsidP="00845E60">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94ED74F" w14:textId="08D40D26" w:rsidR="005C4539" w:rsidRPr="00EB4DC1" w:rsidRDefault="00AC3C18"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Anastomose the donor PT end-to-end to the recipient EJV using 11</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w:t>
      </w:r>
      <w:r w:rsidR="00321E06" w:rsidRPr="00EB4DC1">
        <w:rPr>
          <w:rFonts w:ascii="Calibri" w:hAnsi="Calibri" w:cs="Calibri"/>
          <w:sz w:val="24"/>
          <w:szCs w:val="24"/>
          <w:highlight w:val="yellow"/>
        </w:rPr>
        <w:t xml:space="preserve"> </w:t>
      </w:r>
      <w:r w:rsidRPr="00EB4DC1">
        <w:rPr>
          <w:rFonts w:ascii="Calibri" w:hAnsi="Calibri" w:cs="Calibri"/>
          <w:sz w:val="24"/>
          <w:szCs w:val="24"/>
          <w:highlight w:val="yellow"/>
        </w:rPr>
        <w:t>0 nylon sutures by sleeve technique with the donor’s PT superficial bites to the recipient’s EJV. Avoid excessive tension</w:t>
      </w:r>
      <w:r w:rsidR="00C8515E" w:rsidRPr="00EB4DC1">
        <w:rPr>
          <w:rFonts w:ascii="Calibri" w:hAnsi="Calibri" w:cs="Calibri"/>
          <w:sz w:val="24"/>
          <w:szCs w:val="24"/>
          <w:highlight w:val="yellow"/>
        </w:rPr>
        <w:t xml:space="preserve"> </w:t>
      </w:r>
      <w:r w:rsidR="005225D8" w:rsidRPr="00EB4DC1">
        <w:rPr>
          <w:rFonts w:ascii="Calibri" w:hAnsi="Calibri" w:cs="Calibri"/>
          <w:sz w:val="24"/>
          <w:szCs w:val="24"/>
          <w:highlight w:val="yellow"/>
        </w:rPr>
        <w:t>(</w:t>
      </w:r>
      <w:r w:rsidR="005225D8" w:rsidRPr="00EB4DC1">
        <w:rPr>
          <w:rFonts w:ascii="Calibri" w:hAnsi="Calibri" w:cs="Calibri"/>
          <w:b/>
          <w:bCs/>
          <w:sz w:val="24"/>
          <w:szCs w:val="24"/>
          <w:highlight w:val="yellow"/>
        </w:rPr>
        <w:t>Figure 4E</w:t>
      </w:r>
      <w:r w:rsidR="005225D8" w:rsidRPr="00EB4DC1">
        <w:rPr>
          <w:rFonts w:ascii="Calibri" w:hAnsi="Calibri" w:cs="Calibri"/>
          <w:sz w:val="24"/>
          <w:szCs w:val="24"/>
          <w:highlight w:val="yellow"/>
        </w:rPr>
        <w:t>)</w:t>
      </w:r>
      <w:r w:rsidRPr="00EB4DC1">
        <w:rPr>
          <w:rFonts w:ascii="Calibri" w:hAnsi="Calibri" w:cs="Calibri"/>
          <w:sz w:val="24"/>
          <w:szCs w:val="24"/>
          <w:highlight w:val="yellow"/>
        </w:rPr>
        <w:t>.</w:t>
      </w:r>
    </w:p>
    <w:p w14:paraId="0122A478" w14:textId="77777777" w:rsidR="00C8515E" w:rsidRPr="00EB4DC1" w:rsidRDefault="00C8515E" w:rsidP="00845E60">
      <w:pPr>
        <w:pBdr>
          <w:top w:val="nil"/>
          <w:left w:val="nil"/>
          <w:bottom w:val="nil"/>
          <w:right w:val="nil"/>
          <w:between w:val="nil"/>
        </w:pBdr>
        <w:rPr>
          <w:highlight w:val="yellow"/>
        </w:rPr>
      </w:pPr>
    </w:p>
    <w:p w14:paraId="6F60613C" w14:textId="468B4623" w:rsidR="005C4539" w:rsidRPr="00EB4DC1" w:rsidRDefault="00754445"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R</w:t>
      </w:r>
      <w:r w:rsidR="005C4539" w:rsidRPr="00EB4DC1">
        <w:rPr>
          <w:rFonts w:ascii="Calibri" w:hAnsi="Calibri" w:cs="Calibri"/>
          <w:sz w:val="24"/>
          <w:szCs w:val="24"/>
          <w:highlight w:val="yellow"/>
        </w:rPr>
        <w:t>emove the distal EJV clamp.</w:t>
      </w:r>
      <w:r w:rsidR="00C8515E" w:rsidRPr="00EB4DC1">
        <w:rPr>
          <w:rFonts w:ascii="Calibri" w:hAnsi="Calibri" w:cs="Calibri"/>
          <w:sz w:val="24"/>
          <w:szCs w:val="24"/>
          <w:highlight w:val="yellow"/>
        </w:rPr>
        <w:t xml:space="preserve"> </w:t>
      </w:r>
      <w:r w:rsidRPr="00EB4DC1">
        <w:rPr>
          <w:rFonts w:ascii="Calibri" w:hAnsi="Calibri" w:cs="Calibri"/>
          <w:sz w:val="24"/>
          <w:szCs w:val="24"/>
          <w:highlight w:val="yellow"/>
        </w:rPr>
        <w:t>R</w:t>
      </w:r>
      <w:r w:rsidR="005C4539" w:rsidRPr="00EB4DC1">
        <w:rPr>
          <w:rFonts w:ascii="Calibri" w:hAnsi="Calibri" w:cs="Calibri"/>
          <w:sz w:val="24"/>
          <w:szCs w:val="24"/>
          <w:highlight w:val="yellow"/>
        </w:rPr>
        <w:t>emove the proximal CA clamp to restore blood flow</w:t>
      </w:r>
      <w:r w:rsidR="0056039D" w:rsidRPr="00EB4DC1">
        <w:rPr>
          <w:rFonts w:ascii="Calibri" w:hAnsi="Calibri" w:cs="Calibri"/>
          <w:sz w:val="24"/>
          <w:szCs w:val="24"/>
          <w:highlight w:val="yellow"/>
        </w:rPr>
        <w:t xml:space="preserve"> (</w:t>
      </w:r>
      <w:r w:rsidR="0056039D" w:rsidRPr="00EB4DC1">
        <w:rPr>
          <w:rFonts w:ascii="Calibri" w:hAnsi="Calibri" w:cs="Calibri"/>
          <w:b/>
          <w:bCs/>
          <w:sz w:val="24"/>
          <w:szCs w:val="24"/>
          <w:highlight w:val="yellow"/>
        </w:rPr>
        <w:t>Fig</w:t>
      </w:r>
      <w:r w:rsidR="00B813F9" w:rsidRPr="00EB4DC1">
        <w:rPr>
          <w:rFonts w:ascii="Calibri" w:hAnsi="Calibri" w:cs="Calibri"/>
          <w:b/>
          <w:bCs/>
          <w:sz w:val="24"/>
          <w:szCs w:val="24"/>
          <w:highlight w:val="yellow"/>
        </w:rPr>
        <w:t>ure</w:t>
      </w:r>
      <w:r w:rsidR="0056039D" w:rsidRPr="00EB4DC1">
        <w:rPr>
          <w:rFonts w:ascii="Calibri" w:hAnsi="Calibri" w:cs="Calibri"/>
          <w:b/>
          <w:bCs/>
          <w:sz w:val="24"/>
          <w:szCs w:val="24"/>
          <w:highlight w:val="yellow"/>
        </w:rPr>
        <w:t xml:space="preserve"> </w:t>
      </w:r>
      <w:r w:rsidR="006D62C0" w:rsidRPr="00EB4DC1">
        <w:rPr>
          <w:rFonts w:ascii="Calibri" w:hAnsi="Calibri" w:cs="Calibri"/>
          <w:b/>
          <w:bCs/>
          <w:sz w:val="24"/>
          <w:szCs w:val="24"/>
          <w:highlight w:val="yellow"/>
        </w:rPr>
        <w:t>4</w:t>
      </w:r>
      <w:r w:rsidR="009A4F22" w:rsidRPr="00EB4DC1">
        <w:rPr>
          <w:rFonts w:ascii="Calibri" w:hAnsi="Calibri" w:cs="Calibri"/>
          <w:b/>
          <w:bCs/>
          <w:sz w:val="24"/>
          <w:szCs w:val="24"/>
          <w:highlight w:val="yellow"/>
        </w:rPr>
        <w:t>F</w:t>
      </w:r>
      <w:r w:rsidR="0056039D" w:rsidRPr="00EB4DC1">
        <w:rPr>
          <w:rFonts w:ascii="Calibri" w:hAnsi="Calibri" w:cs="Calibri"/>
          <w:sz w:val="24"/>
          <w:szCs w:val="24"/>
          <w:highlight w:val="yellow"/>
        </w:rPr>
        <w:t>)</w:t>
      </w:r>
      <w:r w:rsidR="005C4539" w:rsidRPr="00EB4DC1">
        <w:rPr>
          <w:rFonts w:ascii="Calibri" w:hAnsi="Calibri" w:cs="Calibri"/>
          <w:sz w:val="24"/>
          <w:szCs w:val="24"/>
          <w:highlight w:val="yellow"/>
        </w:rPr>
        <w:t>. The graft should immediately fill with blood, become red, and contract within 1</w:t>
      </w:r>
      <w:r w:rsidR="00321E06" w:rsidRPr="00EB4DC1">
        <w:rPr>
          <w:rFonts w:ascii="Calibri" w:hAnsi="Calibri" w:cs="Calibri"/>
          <w:sz w:val="24"/>
          <w:szCs w:val="24"/>
          <w:highlight w:val="yellow"/>
        </w:rPr>
        <w:t xml:space="preserve"> - </w:t>
      </w:r>
      <w:r w:rsidR="005C4539" w:rsidRPr="00EB4DC1">
        <w:rPr>
          <w:rFonts w:ascii="Calibri" w:hAnsi="Calibri" w:cs="Calibri"/>
          <w:sz w:val="24"/>
          <w:szCs w:val="24"/>
          <w:highlight w:val="yellow"/>
        </w:rPr>
        <w:t>2 min</w:t>
      </w:r>
      <w:r w:rsidR="00484212" w:rsidRPr="00EB4DC1">
        <w:rPr>
          <w:rFonts w:ascii="Calibri" w:hAnsi="Calibri" w:cs="Calibri"/>
          <w:sz w:val="24"/>
          <w:szCs w:val="24"/>
          <w:highlight w:val="yellow"/>
        </w:rPr>
        <w:t xml:space="preserve"> (</w:t>
      </w:r>
      <w:r w:rsidR="00484212" w:rsidRPr="00EB4DC1">
        <w:rPr>
          <w:rFonts w:ascii="Calibri" w:hAnsi="Calibri" w:cs="Calibri"/>
          <w:b/>
          <w:bCs/>
          <w:sz w:val="24"/>
          <w:szCs w:val="24"/>
          <w:highlight w:val="yellow"/>
        </w:rPr>
        <w:t xml:space="preserve">Supplementary </w:t>
      </w:r>
      <w:r w:rsidR="00B813F9" w:rsidRPr="00EB4DC1">
        <w:rPr>
          <w:rFonts w:ascii="Calibri" w:hAnsi="Calibri" w:cs="Calibri"/>
          <w:b/>
          <w:bCs/>
          <w:sz w:val="24"/>
          <w:szCs w:val="24"/>
          <w:highlight w:val="yellow"/>
        </w:rPr>
        <w:t>V</w:t>
      </w:r>
      <w:r w:rsidR="00484212" w:rsidRPr="00EB4DC1">
        <w:rPr>
          <w:rFonts w:ascii="Calibri" w:hAnsi="Calibri" w:cs="Calibri"/>
          <w:b/>
          <w:bCs/>
          <w:sz w:val="24"/>
          <w:szCs w:val="24"/>
          <w:highlight w:val="yellow"/>
        </w:rPr>
        <w:t xml:space="preserve">ideo </w:t>
      </w:r>
      <w:r w:rsidR="00B813F9" w:rsidRPr="00EB4DC1">
        <w:rPr>
          <w:rFonts w:ascii="Calibri" w:hAnsi="Calibri" w:cs="Calibri"/>
          <w:b/>
          <w:bCs/>
          <w:sz w:val="24"/>
          <w:szCs w:val="24"/>
          <w:highlight w:val="yellow"/>
        </w:rPr>
        <w:t>1</w:t>
      </w:r>
      <w:r w:rsidR="00484212" w:rsidRPr="00EB4DC1">
        <w:rPr>
          <w:rFonts w:ascii="Calibri" w:hAnsi="Calibri" w:cs="Calibri"/>
          <w:sz w:val="24"/>
          <w:szCs w:val="24"/>
          <w:highlight w:val="yellow"/>
        </w:rPr>
        <w:t>)</w:t>
      </w:r>
      <w:r w:rsidR="005C4539" w:rsidRPr="00EB4DC1">
        <w:rPr>
          <w:rFonts w:ascii="Calibri" w:hAnsi="Calibri" w:cs="Calibri"/>
          <w:sz w:val="24"/>
          <w:szCs w:val="24"/>
          <w:highlight w:val="yellow"/>
        </w:rPr>
        <w:t>. Apply a few drops of 37 °C warm normal saline to the graft to help restore contractility.</w:t>
      </w:r>
    </w:p>
    <w:p w14:paraId="5D5AD43C" w14:textId="77777777" w:rsidR="00C8515E" w:rsidRPr="00EB4DC1" w:rsidRDefault="00C8515E" w:rsidP="00845E60">
      <w:pPr>
        <w:pBdr>
          <w:top w:val="nil"/>
          <w:left w:val="nil"/>
          <w:bottom w:val="nil"/>
          <w:right w:val="nil"/>
          <w:between w:val="nil"/>
        </w:pBdr>
        <w:rPr>
          <w:highlight w:val="yellow"/>
        </w:rPr>
      </w:pPr>
    </w:p>
    <w:p w14:paraId="472F803F" w14:textId="0AC2C42F" w:rsidR="007C2C66" w:rsidRPr="00EB4DC1" w:rsidRDefault="00E0193C" w:rsidP="00845E60">
      <w:pPr>
        <w:pBdr>
          <w:top w:val="nil"/>
          <w:left w:val="nil"/>
          <w:bottom w:val="nil"/>
          <w:right w:val="nil"/>
          <w:between w:val="nil"/>
        </w:pBdr>
        <w:rPr>
          <w:highlight w:val="yellow"/>
        </w:rPr>
      </w:pPr>
      <w:r w:rsidRPr="00EB4DC1">
        <w:rPr>
          <w:highlight w:val="yellow"/>
        </w:rPr>
        <w:t>5.2.</w:t>
      </w:r>
      <w:r w:rsidR="00C8515E" w:rsidRPr="00EB4DC1">
        <w:rPr>
          <w:highlight w:val="yellow"/>
        </w:rPr>
        <w:t>4</w:t>
      </w:r>
      <w:r w:rsidRPr="00EB4DC1">
        <w:rPr>
          <w:highlight w:val="yellow"/>
        </w:rPr>
        <w:t xml:space="preserve">. </w:t>
      </w:r>
      <w:r w:rsidR="007C2C66" w:rsidRPr="00EB4DC1">
        <w:rPr>
          <w:highlight w:val="yellow"/>
        </w:rPr>
        <w:t>Gently compress the anastomotic sites with cotton tips to achieve hemostasis.</w:t>
      </w:r>
    </w:p>
    <w:p w14:paraId="20153CA4" w14:textId="77777777" w:rsidR="009F6E10" w:rsidRPr="00EB4DC1" w:rsidRDefault="009F6E10" w:rsidP="00845E60">
      <w:pPr>
        <w:pBdr>
          <w:top w:val="nil"/>
          <w:left w:val="nil"/>
          <w:bottom w:val="nil"/>
          <w:right w:val="nil"/>
          <w:between w:val="nil"/>
        </w:pBdr>
        <w:rPr>
          <w:highlight w:val="yellow"/>
        </w:rPr>
      </w:pPr>
    </w:p>
    <w:p w14:paraId="6D116D04" w14:textId="186EB908" w:rsidR="00E30599" w:rsidRPr="00EB4DC1" w:rsidRDefault="002C718E" w:rsidP="00845E60">
      <w:pPr>
        <w:pStyle w:val="ListParagraph"/>
        <w:numPr>
          <w:ilvl w:val="1"/>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 xml:space="preserve">Pocket </w:t>
      </w:r>
      <w:r w:rsidR="00C8515E" w:rsidRPr="00EB4DC1">
        <w:rPr>
          <w:rFonts w:ascii="Calibri" w:hAnsi="Calibri" w:cs="Calibri"/>
          <w:sz w:val="24"/>
          <w:szCs w:val="24"/>
          <w:highlight w:val="yellow"/>
        </w:rPr>
        <w:t>c</w:t>
      </w:r>
      <w:r w:rsidRPr="00EB4DC1">
        <w:rPr>
          <w:rFonts w:ascii="Calibri" w:hAnsi="Calibri" w:cs="Calibri"/>
          <w:sz w:val="24"/>
          <w:szCs w:val="24"/>
          <w:highlight w:val="yellow"/>
        </w:rPr>
        <w:t>losure</w:t>
      </w:r>
    </w:p>
    <w:p w14:paraId="3188A9FD" w14:textId="77777777" w:rsidR="00C8515E" w:rsidRPr="00EB4DC1" w:rsidRDefault="00C8515E" w:rsidP="00845E60">
      <w:pPr>
        <w:pBdr>
          <w:top w:val="nil"/>
          <w:left w:val="nil"/>
          <w:bottom w:val="nil"/>
          <w:right w:val="nil"/>
          <w:between w:val="nil"/>
        </w:pBdr>
        <w:rPr>
          <w:highlight w:val="yellow"/>
        </w:rPr>
      </w:pPr>
    </w:p>
    <w:p w14:paraId="388F5435" w14:textId="579BC19B" w:rsidR="002D4EA3" w:rsidRPr="00EB4DC1" w:rsidRDefault="00CB6D64"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EB4DC1">
        <w:rPr>
          <w:rFonts w:ascii="Calibri" w:hAnsi="Calibri" w:cs="Calibri"/>
          <w:sz w:val="24"/>
          <w:szCs w:val="24"/>
          <w:highlight w:val="yellow"/>
        </w:rPr>
        <w:t>Position the graft securely within the cervical pocket without twisting or compressing the vessels</w:t>
      </w:r>
      <w:r w:rsidR="00DD6BA5" w:rsidRPr="00EB4DC1">
        <w:rPr>
          <w:rFonts w:ascii="Calibri" w:hAnsi="Calibri" w:cs="Calibri"/>
          <w:sz w:val="24"/>
          <w:szCs w:val="24"/>
          <w:highlight w:val="yellow"/>
        </w:rPr>
        <w:t xml:space="preserve"> and</w:t>
      </w:r>
      <w:r w:rsidR="001B1010" w:rsidRPr="00EB4DC1">
        <w:rPr>
          <w:rFonts w:ascii="Calibri" w:hAnsi="Calibri" w:cs="Calibri"/>
          <w:sz w:val="24"/>
          <w:szCs w:val="24"/>
          <w:highlight w:val="yellow"/>
        </w:rPr>
        <w:t xml:space="preserve"> trachea</w:t>
      </w:r>
      <w:r w:rsidRPr="00EB4DC1">
        <w:rPr>
          <w:rFonts w:ascii="Calibri" w:hAnsi="Calibri" w:cs="Calibri"/>
          <w:sz w:val="24"/>
          <w:szCs w:val="24"/>
          <w:highlight w:val="yellow"/>
        </w:rPr>
        <w:t>.</w:t>
      </w:r>
    </w:p>
    <w:p w14:paraId="573B2704" w14:textId="77777777" w:rsidR="00C8515E" w:rsidRPr="00EB4DC1" w:rsidRDefault="00C8515E" w:rsidP="00845E60">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6A507AB6" w14:textId="49CB19BA" w:rsidR="002C718E" w:rsidRPr="005E1E02" w:rsidRDefault="00CB6D64" w:rsidP="00845E60">
      <w:pPr>
        <w:pBdr>
          <w:top w:val="nil"/>
          <w:left w:val="nil"/>
          <w:bottom w:val="nil"/>
          <w:right w:val="nil"/>
          <w:between w:val="nil"/>
        </w:pBdr>
      </w:pPr>
      <w:r w:rsidRPr="00EB4DC1">
        <w:rPr>
          <w:highlight w:val="yellow"/>
        </w:rPr>
        <w:t>5.3.2. Close the cervical incision with 6</w:t>
      </w:r>
      <w:r w:rsidR="00321E06" w:rsidRPr="00EB4DC1">
        <w:rPr>
          <w:highlight w:val="yellow"/>
        </w:rPr>
        <w:t xml:space="preserve"> </w:t>
      </w:r>
      <w:r w:rsidRPr="00EB4DC1">
        <w:rPr>
          <w:highlight w:val="yellow"/>
        </w:rPr>
        <w:t>-</w:t>
      </w:r>
      <w:r w:rsidR="00321E06" w:rsidRPr="00EB4DC1">
        <w:rPr>
          <w:highlight w:val="yellow"/>
        </w:rPr>
        <w:t xml:space="preserve"> </w:t>
      </w:r>
      <w:r w:rsidRPr="00EB4DC1">
        <w:rPr>
          <w:highlight w:val="yellow"/>
        </w:rPr>
        <w:t>0 absorbable sutures</w:t>
      </w:r>
      <w:r w:rsidR="001B1010" w:rsidRPr="00EB4DC1">
        <w:rPr>
          <w:highlight w:val="yellow"/>
        </w:rPr>
        <w:t xml:space="preserve"> with </w:t>
      </w:r>
      <w:r w:rsidR="00B813F9" w:rsidRPr="00EB4DC1">
        <w:rPr>
          <w:highlight w:val="yellow"/>
        </w:rPr>
        <w:t xml:space="preserve">a </w:t>
      </w:r>
      <w:r w:rsidR="0060211F" w:rsidRPr="00EB4DC1">
        <w:rPr>
          <w:highlight w:val="yellow"/>
        </w:rPr>
        <w:t>simple interrupted stitch</w:t>
      </w:r>
      <w:r w:rsidR="00484212" w:rsidRPr="00EB4DC1">
        <w:rPr>
          <w:highlight w:val="yellow"/>
        </w:rPr>
        <w:t xml:space="preserve"> (</w:t>
      </w:r>
      <w:r w:rsidR="00C8515E" w:rsidRPr="00EB4DC1">
        <w:rPr>
          <w:b/>
          <w:bCs/>
          <w:highlight w:val="yellow"/>
        </w:rPr>
        <w:t>Supplementary</w:t>
      </w:r>
      <w:r w:rsidR="00C8515E" w:rsidRPr="00EB4DC1">
        <w:rPr>
          <w:highlight w:val="yellow"/>
        </w:rPr>
        <w:t xml:space="preserve"> </w:t>
      </w:r>
      <w:r w:rsidR="00484212" w:rsidRPr="00EB4DC1">
        <w:rPr>
          <w:b/>
          <w:bCs/>
          <w:highlight w:val="yellow"/>
        </w:rPr>
        <w:t>Fig</w:t>
      </w:r>
      <w:r w:rsidR="00B813F9" w:rsidRPr="00EB4DC1">
        <w:rPr>
          <w:b/>
          <w:bCs/>
          <w:highlight w:val="yellow"/>
        </w:rPr>
        <w:t>ure</w:t>
      </w:r>
      <w:r w:rsidR="00484212" w:rsidRPr="00EB4DC1">
        <w:rPr>
          <w:b/>
          <w:bCs/>
          <w:highlight w:val="yellow"/>
        </w:rPr>
        <w:t xml:space="preserve"> 1B</w:t>
      </w:r>
      <w:r w:rsidR="00484212" w:rsidRPr="00EB4DC1">
        <w:rPr>
          <w:highlight w:val="yellow"/>
        </w:rPr>
        <w:t>)</w:t>
      </w:r>
      <w:r w:rsidRPr="00EB4DC1">
        <w:rPr>
          <w:highlight w:val="yellow"/>
        </w:rPr>
        <w:t>.</w:t>
      </w:r>
      <w:r w:rsidR="00D43DA9" w:rsidRPr="00EB4DC1">
        <w:rPr>
          <w:highlight w:val="yellow"/>
        </w:rPr>
        <w:t xml:space="preserve"> Do not cover </w:t>
      </w:r>
      <w:r w:rsidR="00DE1542" w:rsidRPr="00EB4DC1">
        <w:rPr>
          <w:highlight w:val="yellow"/>
        </w:rPr>
        <w:t xml:space="preserve">the surgery site with </w:t>
      </w:r>
      <w:r w:rsidR="00B813F9" w:rsidRPr="00EB4DC1">
        <w:rPr>
          <w:highlight w:val="yellow"/>
        </w:rPr>
        <w:t xml:space="preserve">a </w:t>
      </w:r>
      <w:r w:rsidR="00DE1542" w:rsidRPr="00EB4DC1">
        <w:rPr>
          <w:highlight w:val="yellow"/>
        </w:rPr>
        <w:t>bandage</w:t>
      </w:r>
      <w:r w:rsidR="00B813F9" w:rsidRPr="00EB4DC1">
        <w:rPr>
          <w:highlight w:val="yellow"/>
        </w:rPr>
        <w:t>;</w:t>
      </w:r>
      <w:r w:rsidR="00DE1542" w:rsidRPr="00EB4DC1">
        <w:rPr>
          <w:highlight w:val="yellow"/>
        </w:rPr>
        <w:t xml:space="preserve"> leave the area open</w:t>
      </w:r>
      <w:r w:rsidR="00321E06" w:rsidRPr="00EB4DC1">
        <w:rPr>
          <w:highlight w:val="yellow"/>
        </w:rPr>
        <w:t xml:space="preserve"> to air</w:t>
      </w:r>
      <w:r w:rsidR="00DE1542" w:rsidRPr="00EB4DC1">
        <w:rPr>
          <w:highlight w:val="yellow"/>
        </w:rPr>
        <w:t>.</w:t>
      </w:r>
    </w:p>
    <w:p w14:paraId="1BF3F09E" w14:textId="77777777" w:rsidR="001E61C2" w:rsidRPr="005E1E02" w:rsidRDefault="001E61C2" w:rsidP="00845E60">
      <w:pPr>
        <w:pBdr>
          <w:top w:val="nil"/>
          <w:left w:val="nil"/>
          <w:bottom w:val="nil"/>
          <w:right w:val="nil"/>
          <w:between w:val="nil"/>
        </w:pBdr>
      </w:pPr>
    </w:p>
    <w:p w14:paraId="2C808A3C" w14:textId="7964BD58" w:rsidR="002C718E" w:rsidRPr="005E1E02" w:rsidRDefault="002C718E" w:rsidP="00845E60">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E1E02">
        <w:rPr>
          <w:rFonts w:ascii="Calibri" w:hAnsi="Calibri" w:cs="Calibri"/>
          <w:b/>
          <w:bCs/>
          <w:sz w:val="24"/>
          <w:szCs w:val="24"/>
        </w:rPr>
        <w:t>Post</w:t>
      </w:r>
      <w:r w:rsidR="00F47F58" w:rsidRPr="005E1E02">
        <w:rPr>
          <w:rFonts w:ascii="Calibri" w:hAnsi="Calibri" w:cs="Calibri"/>
          <w:b/>
          <w:bCs/>
          <w:sz w:val="24"/>
          <w:szCs w:val="24"/>
        </w:rPr>
        <w:t>-</w:t>
      </w:r>
      <w:r w:rsidRPr="005E1E02">
        <w:rPr>
          <w:rFonts w:ascii="Calibri" w:hAnsi="Calibri" w:cs="Calibri"/>
          <w:b/>
          <w:bCs/>
          <w:sz w:val="24"/>
          <w:szCs w:val="24"/>
        </w:rPr>
        <w:t xml:space="preserve">operative </w:t>
      </w:r>
      <w:r w:rsidR="00C8515E" w:rsidRPr="005E1E02">
        <w:rPr>
          <w:rFonts w:ascii="Calibri" w:hAnsi="Calibri" w:cs="Calibri"/>
          <w:b/>
          <w:bCs/>
          <w:sz w:val="24"/>
          <w:szCs w:val="24"/>
        </w:rPr>
        <w:t>c</w:t>
      </w:r>
      <w:r w:rsidRPr="005E1E02">
        <w:rPr>
          <w:rFonts w:ascii="Calibri" w:hAnsi="Calibri" w:cs="Calibri"/>
          <w:b/>
          <w:bCs/>
          <w:sz w:val="24"/>
          <w:szCs w:val="24"/>
        </w:rPr>
        <w:t>are</w:t>
      </w:r>
      <w:r w:rsidR="00F47F58" w:rsidRPr="005E1E02">
        <w:rPr>
          <w:rFonts w:ascii="Calibri" w:hAnsi="Calibri" w:cs="Calibri"/>
          <w:b/>
          <w:bCs/>
          <w:sz w:val="24"/>
          <w:szCs w:val="24"/>
        </w:rPr>
        <w:t xml:space="preserve"> and </w:t>
      </w:r>
      <w:r w:rsidR="00C8515E" w:rsidRPr="005E1E02">
        <w:rPr>
          <w:rFonts w:ascii="Calibri" w:hAnsi="Calibri" w:cs="Calibri"/>
          <w:b/>
          <w:bCs/>
          <w:sz w:val="24"/>
          <w:szCs w:val="24"/>
        </w:rPr>
        <w:t>m</w:t>
      </w:r>
      <w:r w:rsidR="00F47F58" w:rsidRPr="005E1E02">
        <w:rPr>
          <w:rFonts w:ascii="Calibri" w:hAnsi="Calibri" w:cs="Calibri"/>
          <w:b/>
          <w:bCs/>
          <w:sz w:val="24"/>
          <w:szCs w:val="24"/>
        </w:rPr>
        <w:t>onitoring</w:t>
      </w:r>
    </w:p>
    <w:p w14:paraId="138596DD" w14:textId="77777777" w:rsidR="00C8515E" w:rsidRPr="005E1E02" w:rsidRDefault="00C8515E" w:rsidP="00845E60">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109B6D95" w14:textId="4A196E79" w:rsidR="00E30599" w:rsidRPr="005E1E02" w:rsidRDefault="00723BA8" w:rsidP="00845E60">
      <w:pPr>
        <w:pBdr>
          <w:top w:val="nil"/>
          <w:left w:val="nil"/>
          <w:bottom w:val="nil"/>
          <w:right w:val="nil"/>
          <w:between w:val="nil"/>
        </w:pBdr>
      </w:pPr>
      <w:r w:rsidRPr="005E1E02">
        <w:t>6</w:t>
      </w:r>
      <w:r w:rsidR="002C718E" w:rsidRPr="005E1E02">
        <w:t xml:space="preserve">.1. Immediate </w:t>
      </w:r>
      <w:r w:rsidR="00C8515E" w:rsidRPr="005E1E02">
        <w:t>m</w:t>
      </w:r>
      <w:r w:rsidR="002C718E" w:rsidRPr="005E1E02">
        <w:t>onitoring</w:t>
      </w:r>
    </w:p>
    <w:p w14:paraId="263CCDFE" w14:textId="77777777" w:rsidR="00C8515E" w:rsidRPr="005E1E02" w:rsidRDefault="00C8515E" w:rsidP="00845E60">
      <w:pPr>
        <w:pBdr>
          <w:top w:val="nil"/>
          <w:left w:val="nil"/>
          <w:bottom w:val="nil"/>
          <w:right w:val="nil"/>
          <w:between w:val="nil"/>
        </w:pBdr>
      </w:pPr>
    </w:p>
    <w:p w14:paraId="2DCEAADD" w14:textId="25BB49E2" w:rsidR="00E30599" w:rsidRPr="005E1E02" w:rsidRDefault="00723BA8" w:rsidP="00845E60">
      <w:pPr>
        <w:pBdr>
          <w:top w:val="nil"/>
          <w:left w:val="nil"/>
          <w:bottom w:val="nil"/>
          <w:right w:val="nil"/>
          <w:between w:val="nil"/>
        </w:pBdr>
      </w:pPr>
      <w:r w:rsidRPr="005E1E02">
        <w:t>6</w:t>
      </w:r>
      <w:r w:rsidR="002C718E" w:rsidRPr="005E1E02">
        <w:t xml:space="preserve">.1.1. </w:t>
      </w:r>
      <w:r w:rsidR="005C5E34" w:rsidRPr="005E1E02">
        <w:t xml:space="preserve">Place the animal in a </w:t>
      </w:r>
      <w:r w:rsidR="00C8515E" w:rsidRPr="005E1E02">
        <w:t>warm</w:t>
      </w:r>
      <w:r w:rsidR="005C5E34" w:rsidRPr="005E1E02">
        <w:t xml:space="preserve"> recovery chamber for at least 1 h. Observe for abnormal behaviors such as disorientation, tremors, or failure to ambulate.</w:t>
      </w:r>
    </w:p>
    <w:p w14:paraId="2934E1A4" w14:textId="77777777" w:rsidR="00C8515E" w:rsidRPr="005E1E02" w:rsidRDefault="00C8515E" w:rsidP="00845E60">
      <w:pPr>
        <w:pBdr>
          <w:top w:val="nil"/>
          <w:left w:val="nil"/>
          <w:bottom w:val="nil"/>
          <w:right w:val="nil"/>
          <w:between w:val="nil"/>
        </w:pBdr>
      </w:pPr>
    </w:p>
    <w:p w14:paraId="6C94E218" w14:textId="4B1353F9" w:rsidR="00A12A94" w:rsidRPr="005E1E02" w:rsidRDefault="00723BA8" w:rsidP="00845E60">
      <w:pPr>
        <w:pBdr>
          <w:top w:val="nil"/>
          <w:left w:val="nil"/>
          <w:bottom w:val="nil"/>
          <w:right w:val="nil"/>
          <w:between w:val="nil"/>
        </w:pBdr>
      </w:pPr>
      <w:r w:rsidRPr="005E1E02">
        <w:t>6</w:t>
      </w:r>
      <w:r w:rsidR="002C718E" w:rsidRPr="005E1E02">
        <w:t xml:space="preserve">.1.2. </w:t>
      </w:r>
      <w:r w:rsidR="00F47F58" w:rsidRPr="005E1E02">
        <w:t>Inject 0.3 mL of warm normal saline subcutaneously for fluid replacement.</w:t>
      </w:r>
      <w:r w:rsidR="00EE3395" w:rsidRPr="005E1E02">
        <w:t xml:space="preserve"> </w:t>
      </w:r>
      <w:r w:rsidR="00F47F58" w:rsidRPr="005E1E02">
        <w:t>Transfer the recipient to a sterilized new cage supplied with nutritional gel.</w:t>
      </w:r>
      <w:r w:rsidR="006555E0" w:rsidRPr="005E1E02">
        <w:t xml:space="preserve"> </w:t>
      </w:r>
      <w:r w:rsidR="00346F31" w:rsidRPr="005E1E02">
        <w:t>House transplanted animals individually and do not return them to group housing until full recovery, as indicated by normal mobility and behavior.</w:t>
      </w:r>
    </w:p>
    <w:p w14:paraId="3E1CFD3F" w14:textId="77777777" w:rsidR="00EE3395" w:rsidRPr="005E1E02" w:rsidRDefault="00EE3395" w:rsidP="00845E60">
      <w:pPr>
        <w:pBdr>
          <w:top w:val="nil"/>
          <w:left w:val="nil"/>
          <w:bottom w:val="nil"/>
          <w:right w:val="nil"/>
          <w:between w:val="nil"/>
        </w:pBdr>
      </w:pPr>
    </w:p>
    <w:p w14:paraId="48602E6E" w14:textId="3D69F920" w:rsidR="003E1DA6" w:rsidRPr="005E1E02" w:rsidRDefault="00F47F58" w:rsidP="00845E60">
      <w:pPr>
        <w:pBdr>
          <w:top w:val="nil"/>
          <w:left w:val="nil"/>
          <w:bottom w:val="nil"/>
          <w:right w:val="nil"/>
          <w:between w:val="nil"/>
        </w:pBdr>
      </w:pPr>
      <w:r w:rsidRPr="005E1E02">
        <w:t>6.1.</w:t>
      </w:r>
      <w:r w:rsidR="00EE3395" w:rsidRPr="005E1E02">
        <w:t>3</w:t>
      </w:r>
      <w:r w:rsidRPr="005E1E02">
        <w:t>. Administer Meloxicam (5 mg/kg, subcutaneously) every 12 h for 72 h postoperatively.</w:t>
      </w:r>
      <w:r w:rsidR="009D7A87" w:rsidRPr="005E1E02">
        <w:t xml:space="preserve"> </w:t>
      </w:r>
      <w:r w:rsidRPr="005E1E02">
        <w:t>The surgeon and the veterinarian examine the animals regularly during the recovery period.</w:t>
      </w:r>
    </w:p>
    <w:p w14:paraId="015F45D8" w14:textId="77777777" w:rsidR="00EE3395" w:rsidRPr="005E1E02" w:rsidRDefault="00EE3395" w:rsidP="00845E60">
      <w:pPr>
        <w:pBdr>
          <w:top w:val="nil"/>
          <w:left w:val="nil"/>
          <w:bottom w:val="nil"/>
          <w:right w:val="nil"/>
          <w:between w:val="nil"/>
        </w:pBdr>
      </w:pPr>
    </w:p>
    <w:p w14:paraId="233B5F15" w14:textId="62E0E579" w:rsidR="002C718E" w:rsidRPr="005E1E02" w:rsidRDefault="003E3B58" w:rsidP="00845E60">
      <w:pPr>
        <w:pBdr>
          <w:top w:val="nil"/>
          <w:left w:val="nil"/>
          <w:bottom w:val="nil"/>
          <w:right w:val="nil"/>
          <w:between w:val="nil"/>
        </w:pBdr>
      </w:pPr>
      <w:r w:rsidRPr="005E1E02">
        <w:t>6.</w:t>
      </w:r>
      <w:r w:rsidR="00F47F58" w:rsidRPr="005E1E02">
        <w:t>1</w:t>
      </w:r>
      <w:r w:rsidRPr="005E1E02">
        <w:t>.</w:t>
      </w:r>
      <w:r w:rsidR="00EE3395" w:rsidRPr="005E1E02">
        <w:t>4</w:t>
      </w:r>
      <w:r w:rsidRPr="005E1E02">
        <w:t xml:space="preserve">. </w:t>
      </w:r>
      <w:r w:rsidR="006B253E" w:rsidRPr="005E1E02">
        <w:t>Euthanize humanely if the animal exhibits &gt;</w:t>
      </w:r>
      <w:r w:rsidR="00321E06" w:rsidRPr="005E1E02">
        <w:t xml:space="preserve"> </w:t>
      </w:r>
      <w:r w:rsidR="006B253E" w:rsidRPr="005E1E02">
        <w:t xml:space="preserve">20% body weight loss, severe swelling at the surgical site, signs of infection, lethargy, or other indications of distress, using CO₂ inhalation according to </w:t>
      </w:r>
      <w:r w:rsidR="00F47F58" w:rsidRPr="005E1E02">
        <w:t>the institutional</w:t>
      </w:r>
      <w:r w:rsidR="006B253E" w:rsidRPr="005E1E02">
        <w:t xml:space="preserve"> guidelines.</w:t>
      </w:r>
    </w:p>
    <w:p w14:paraId="37BB7E46" w14:textId="3FD12F99" w:rsidR="002C718E" w:rsidRPr="005E1E02" w:rsidRDefault="002C718E" w:rsidP="00845E60">
      <w:pPr>
        <w:pBdr>
          <w:top w:val="nil"/>
          <w:left w:val="nil"/>
          <w:bottom w:val="nil"/>
          <w:right w:val="nil"/>
          <w:between w:val="nil"/>
        </w:pBdr>
      </w:pPr>
    </w:p>
    <w:p w14:paraId="2EE80E82" w14:textId="7A14E7BC" w:rsidR="002C718E" w:rsidRPr="005E1E02" w:rsidRDefault="002C718E" w:rsidP="00845E60">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E1E02">
        <w:rPr>
          <w:rFonts w:ascii="Calibri" w:hAnsi="Calibri" w:cs="Calibri"/>
          <w:b/>
          <w:bCs/>
          <w:sz w:val="24"/>
          <w:szCs w:val="24"/>
        </w:rPr>
        <w:t xml:space="preserve">Experimental </w:t>
      </w:r>
      <w:r w:rsidR="005174F4" w:rsidRPr="005E1E02">
        <w:rPr>
          <w:rFonts w:ascii="Calibri" w:hAnsi="Calibri" w:cs="Calibri"/>
          <w:b/>
          <w:bCs/>
          <w:sz w:val="24"/>
          <w:szCs w:val="24"/>
        </w:rPr>
        <w:t>e</w:t>
      </w:r>
      <w:r w:rsidRPr="005E1E02">
        <w:rPr>
          <w:rFonts w:ascii="Calibri" w:hAnsi="Calibri" w:cs="Calibri"/>
          <w:b/>
          <w:bCs/>
          <w:sz w:val="24"/>
          <w:szCs w:val="24"/>
        </w:rPr>
        <w:t>ndpoints</w:t>
      </w:r>
    </w:p>
    <w:p w14:paraId="58D42D2F" w14:textId="77777777" w:rsidR="005174F4" w:rsidRPr="005E1E02" w:rsidRDefault="005174F4" w:rsidP="00845E60">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48C35C1" w14:textId="6A14E2C7" w:rsidR="00E30599" w:rsidRPr="005E1E02" w:rsidRDefault="006433F4" w:rsidP="00845E60">
      <w:pPr>
        <w:pBdr>
          <w:top w:val="nil"/>
          <w:left w:val="nil"/>
          <w:bottom w:val="nil"/>
          <w:right w:val="nil"/>
          <w:between w:val="nil"/>
        </w:pBdr>
      </w:pPr>
      <w:r w:rsidRPr="005E1E02">
        <w:t>7</w:t>
      </w:r>
      <w:r w:rsidR="002C718E" w:rsidRPr="005E1E02">
        <w:t xml:space="preserve">.1. Tissue </w:t>
      </w:r>
      <w:r w:rsidR="005174F4" w:rsidRPr="005E1E02">
        <w:t>c</w:t>
      </w:r>
      <w:r w:rsidR="002C718E" w:rsidRPr="005E1E02">
        <w:t>ollection</w:t>
      </w:r>
    </w:p>
    <w:p w14:paraId="4170E674" w14:textId="77777777" w:rsidR="005174F4" w:rsidRPr="005E1E02" w:rsidRDefault="005174F4" w:rsidP="00845E60">
      <w:pPr>
        <w:pBdr>
          <w:top w:val="nil"/>
          <w:left w:val="nil"/>
          <w:bottom w:val="nil"/>
          <w:right w:val="nil"/>
          <w:between w:val="nil"/>
        </w:pBdr>
      </w:pPr>
    </w:p>
    <w:p w14:paraId="425A1214" w14:textId="058E0183" w:rsidR="00E30599" w:rsidRPr="005E1E02" w:rsidRDefault="002D4EA3" w:rsidP="00845E60">
      <w:pPr>
        <w:pBdr>
          <w:top w:val="nil"/>
          <w:left w:val="nil"/>
          <w:bottom w:val="nil"/>
          <w:right w:val="nil"/>
          <w:between w:val="nil"/>
        </w:pBdr>
      </w:pPr>
      <w:r w:rsidRPr="005E1E02">
        <w:t>7</w:t>
      </w:r>
      <w:r w:rsidR="002C718E" w:rsidRPr="005E1E02">
        <w:t xml:space="preserve">.1.1. </w:t>
      </w:r>
      <w:r w:rsidR="004F22CB" w:rsidRPr="005E1E02">
        <w:t>Harvest grafts at predetermined time points for histopathology or immunological analysis. For flow cytometry and histopathology, collect tissues 2</w:t>
      </w:r>
      <w:r w:rsidR="00321E06" w:rsidRPr="005E1E02">
        <w:t xml:space="preserve"> - </w:t>
      </w:r>
      <w:r w:rsidR="004F22CB" w:rsidRPr="005E1E02">
        <w:t xml:space="preserve">3 days </w:t>
      </w:r>
      <w:r w:rsidR="00CE1B3D" w:rsidRPr="005E1E02">
        <w:t>prior to</w:t>
      </w:r>
      <w:r w:rsidR="004F22CB" w:rsidRPr="005E1E02">
        <w:t xml:space="preserve"> the expected cessation of graft pulsation</w:t>
      </w:r>
      <w:r w:rsidR="00CE1B3D" w:rsidRPr="005E1E02">
        <w:t>,</w:t>
      </w:r>
      <w:r w:rsidR="004F22CB" w:rsidRPr="005E1E02">
        <w:t xml:space="preserve"> based on preliminary experiments.</w:t>
      </w:r>
    </w:p>
    <w:p w14:paraId="0C603E31" w14:textId="77777777" w:rsidR="005174F4" w:rsidRPr="005E1E02" w:rsidRDefault="005174F4" w:rsidP="00845E60">
      <w:pPr>
        <w:pBdr>
          <w:top w:val="nil"/>
          <w:left w:val="nil"/>
          <w:bottom w:val="nil"/>
          <w:right w:val="nil"/>
          <w:between w:val="nil"/>
        </w:pBdr>
      </w:pPr>
    </w:p>
    <w:p w14:paraId="17816B38" w14:textId="6D387A4A" w:rsidR="002C718E" w:rsidRPr="005E1E02" w:rsidRDefault="002D4EA3" w:rsidP="00845E60">
      <w:pPr>
        <w:pBdr>
          <w:top w:val="nil"/>
          <w:left w:val="nil"/>
          <w:bottom w:val="nil"/>
          <w:right w:val="nil"/>
          <w:between w:val="nil"/>
        </w:pBdr>
      </w:pPr>
      <w:r w:rsidRPr="005E1E02">
        <w:t>7</w:t>
      </w:r>
      <w:r w:rsidR="002C718E" w:rsidRPr="005E1E02">
        <w:t xml:space="preserve">.1.2. </w:t>
      </w:r>
      <w:r w:rsidR="004F22CB" w:rsidRPr="005E1E02">
        <w:t>Collect the graft, spleen, lymph nodes, and blood samples as required by the study design.</w:t>
      </w:r>
    </w:p>
    <w:p w14:paraId="3F282198" w14:textId="77777777" w:rsidR="00E84F88" w:rsidRPr="005E1E02" w:rsidRDefault="00E84F88" w:rsidP="00845E60">
      <w:pPr>
        <w:pBdr>
          <w:top w:val="nil"/>
          <w:left w:val="nil"/>
          <w:bottom w:val="nil"/>
          <w:right w:val="nil"/>
          <w:between w:val="nil"/>
        </w:pBdr>
      </w:pPr>
    </w:p>
    <w:p w14:paraId="245C4082" w14:textId="1C9884B3" w:rsidR="00E30599" w:rsidRPr="005E1E02" w:rsidRDefault="002C718E" w:rsidP="00845E60">
      <w:pPr>
        <w:pStyle w:val="ListParagraph"/>
        <w:numPr>
          <w:ilvl w:val="1"/>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5E1E02">
        <w:rPr>
          <w:rFonts w:ascii="Calibri" w:hAnsi="Calibri" w:cs="Calibri"/>
          <w:sz w:val="24"/>
          <w:szCs w:val="24"/>
        </w:rPr>
        <w:t xml:space="preserve">Survival </w:t>
      </w:r>
      <w:r w:rsidR="005174F4" w:rsidRPr="005E1E02">
        <w:rPr>
          <w:rFonts w:ascii="Calibri" w:hAnsi="Calibri" w:cs="Calibri"/>
          <w:sz w:val="24"/>
          <w:szCs w:val="24"/>
        </w:rPr>
        <w:t>a</w:t>
      </w:r>
      <w:r w:rsidRPr="005E1E02">
        <w:rPr>
          <w:rFonts w:ascii="Calibri" w:hAnsi="Calibri" w:cs="Calibri"/>
          <w:sz w:val="24"/>
          <w:szCs w:val="24"/>
        </w:rPr>
        <w:t>nalysis</w:t>
      </w:r>
    </w:p>
    <w:p w14:paraId="2A1F19C2" w14:textId="77777777" w:rsidR="005174F4" w:rsidRPr="005E1E02" w:rsidRDefault="005174F4" w:rsidP="00845E60">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062950A" w14:textId="36A3AA55" w:rsidR="00E30599" w:rsidRPr="005E1E02" w:rsidRDefault="004F22CB" w:rsidP="00845E60">
      <w:pPr>
        <w:pStyle w:val="ListParagraph"/>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5E1E02">
        <w:rPr>
          <w:rFonts w:ascii="Calibri" w:hAnsi="Calibri" w:cs="Calibri"/>
          <w:sz w:val="24"/>
          <w:szCs w:val="24"/>
        </w:rPr>
        <w:t>Record graft survival time, defined as the day when palpable pulsation ceases. Define long-term survival (tolerance) in secondary cervical heart transplantation as persistent donor graft pulsation beyond 50 days post-transplantation, with histopathology confirming the absence of large areas of necrosis.</w:t>
      </w:r>
    </w:p>
    <w:p w14:paraId="1F393E49" w14:textId="77777777" w:rsidR="00EB7023" w:rsidRPr="005E1E02" w:rsidRDefault="00EB7023" w:rsidP="00845E60">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AFAFC96" w14:textId="16EF2D85" w:rsidR="002C718E" w:rsidRPr="005E1E02" w:rsidRDefault="002D4EA3" w:rsidP="00845E60">
      <w:pPr>
        <w:pBdr>
          <w:top w:val="nil"/>
          <w:left w:val="nil"/>
          <w:bottom w:val="nil"/>
          <w:right w:val="nil"/>
          <w:between w:val="nil"/>
        </w:pBdr>
      </w:pPr>
      <w:r w:rsidRPr="005E1E02">
        <w:t>7</w:t>
      </w:r>
      <w:r w:rsidR="002C718E" w:rsidRPr="005E1E02">
        <w:t xml:space="preserve">.2.2. </w:t>
      </w:r>
      <w:r w:rsidR="001E61C2" w:rsidRPr="005E1E02">
        <w:t>Plot graft survival curves using Kaplan-Meier analysis.</w:t>
      </w:r>
    </w:p>
    <w:p w14:paraId="1C12BACC" w14:textId="77777777" w:rsidR="004C02FE" w:rsidRPr="005E1E02" w:rsidRDefault="004C02FE" w:rsidP="00845E60">
      <w:pPr>
        <w:pBdr>
          <w:top w:val="nil"/>
          <w:left w:val="nil"/>
          <w:bottom w:val="nil"/>
          <w:right w:val="nil"/>
          <w:between w:val="nil"/>
        </w:pBdr>
      </w:pPr>
    </w:p>
    <w:p w14:paraId="16656DC8" w14:textId="1F7C3D97" w:rsidR="00D91604" w:rsidRPr="005E1E02" w:rsidRDefault="00551D82" w:rsidP="00845E60">
      <w:pPr>
        <w:pStyle w:val="Heading1"/>
        <w:spacing w:before="0" w:after="0"/>
        <w:rPr>
          <w:sz w:val="24"/>
          <w:szCs w:val="24"/>
        </w:rPr>
      </w:pPr>
      <w:bookmarkStart w:id="6" w:name="3dy6vkm" w:colFirst="0" w:colLast="0"/>
      <w:bookmarkEnd w:id="6"/>
      <w:r w:rsidRPr="005E1E02">
        <w:rPr>
          <w:sz w:val="24"/>
          <w:szCs w:val="24"/>
        </w:rPr>
        <w:t xml:space="preserve">RESULTS: </w:t>
      </w:r>
    </w:p>
    <w:p w14:paraId="31CB565F" w14:textId="4FCD4A0A" w:rsidR="00D91604"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A schematic overview of the cuff-free cervical heterotopic heart transplantation procedure is shown in </w:t>
      </w:r>
      <w:r w:rsidRPr="005E1E02">
        <w:rPr>
          <w:rFonts w:ascii="Calibri" w:hAnsi="Calibri" w:cs="Calibri"/>
          <w:b/>
          <w:bCs/>
        </w:rPr>
        <w:t>Figure 1</w:t>
      </w:r>
      <w:r w:rsidRPr="005E1E02">
        <w:rPr>
          <w:rFonts w:ascii="Calibri" w:hAnsi="Calibri" w:cs="Calibri"/>
        </w:rPr>
        <w:t xml:space="preserve">. </w:t>
      </w:r>
      <w:r w:rsidR="006F0606" w:rsidRPr="005E1E02">
        <w:rPr>
          <w:rFonts w:ascii="Calibri" w:hAnsi="Calibri" w:cs="Calibri"/>
        </w:rPr>
        <w:t>T</w:t>
      </w:r>
      <w:r w:rsidRPr="005E1E02">
        <w:rPr>
          <w:rFonts w:ascii="Calibri" w:hAnsi="Calibri" w:cs="Calibri"/>
        </w:rPr>
        <w:t>he microscopic view of the vascular anastomoses</w:t>
      </w:r>
      <w:r w:rsidR="006F0606" w:rsidRPr="005E1E02">
        <w:rPr>
          <w:rFonts w:ascii="Calibri" w:hAnsi="Calibri" w:cs="Calibri"/>
        </w:rPr>
        <w:t xml:space="preserve"> is shown in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1A</w:t>
      </w:r>
      <w:r w:rsidRPr="005E1E02">
        <w:rPr>
          <w:rFonts w:ascii="Calibri" w:hAnsi="Calibri" w:cs="Calibri"/>
        </w:rPr>
        <w:t xml:space="preserve">, where the donor ascending aorta is anastomosed end-to-end to the recipient carotid artery and the donor pulmonary trunk is anastomosed end-to-end to the recipient external jugular vein.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1B</w:t>
      </w:r>
      <w:r w:rsidRPr="005E1E02">
        <w:rPr>
          <w:rFonts w:ascii="Calibri" w:hAnsi="Calibri" w:cs="Calibri"/>
        </w:rPr>
        <w:t xml:space="preserve"> demonstrates the blood flow pattern through the graft. Blood enters the donor ascending aorta from the recipient carotid artery, perfuses the myocardium through the coronary arteries, and returns via the coronary sinus into the right atrium and ventricle before being ejected into the pulmonary trunk and drained into the recipient external jugular vein. This circulation mimics physiological coronary perfusion.</w:t>
      </w:r>
    </w:p>
    <w:p w14:paraId="7C4815A2" w14:textId="77777777" w:rsidR="008D760E" w:rsidRPr="005E1E02" w:rsidRDefault="008D760E" w:rsidP="00845E60">
      <w:pPr>
        <w:pStyle w:val="NormalWeb"/>
        <w:spacing w:before="0" w:beforeAutospacing="0" w:after="0" w:afterAutospacing="0"/>
        <w:jc w:val="both"/>
        <w:rPr>
          <w:rFonts w:ascii="Calibri" w:hAnsi="Calibri" w:cs="Calibri"/>
        </w:rPr>
      </w:pPr>
    </w:p>
    <w:p w14:paraId="4E766613" w14:textId="77777777" w:rsidR="00E00888"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The microsurgical instruments and surgical setup required for the procedure are shown in </w:t>
      </w:r>
      <w:r w:rsidRPr="005E1E02">
        <w:rPr>
          <w:rFonts w:ascii="Calibri" w:hAnsi="Calibri" w:cs="Calibri"/>
          <w:b/>
          <w:bCs/>
        </w:rPr>
        <w:t>Figure 2</w:t>
      </w:r>
      <w:r w:rsidRPr="005E1E02">
        <w:rPr>
          <w:rFonts w:ascii="Calibri" w:hAnsi="Calibri" w:cs="Calibri"/>
        </w:rPr>
        <w:t xml:space="preserve">. Essential tools include an operating microscope, microsurgical forceps, needle holders, fine scissors, vascular clamps, </w:t>
      </w:r>
      <w:r w:rsidR="005D280C" w:rsidRPr="005E1E02">
        <w:rPr>
          <w:rFonts w:ascii="Calibri" w:hAnsi="Calibri" w:cs="Calibri"/>
        </w:rPr>
        <w:t xml:space="preserve">portable cauterizing instrument, </w:t>
      </w:r>
      <w:r w:rsidRPr="005E1E02">
        <w:rPr>
          <w:rFonts w:ascii="Calibri" w:hAnsi="Calibri" w:cs="Calibri"/>
        </w:rPr>
        <w:t>and 10</w:t>
      </w:r>
      <w:r w:rsidR="00E32A9C" w:rsidRPr="005E1E02">
        <w:rPr>
          <w:rFonts w:ascii="Calibri" w:hAnsi="Calibri" w:cs="Calibri"/>
        </w:rPr>
        <w:t xml:space="preserve"> </w:t>
      </w:r>
      <w:r w:rsidRPr="005E1E02">
        <w:rPr>
          <w:rFonts w:ascii="Calibri" w:hAnsi="Calibri" w:cs="Calibri"/>
        </w:rPr>
        <w:t>-</w:t>
      </w:r>
      <w:r w:rsidR="00E32A9C" w:rsidRPr="005E1E02">
        <w:rPr>
          <w:rFonts w:ascii="Calibri" w:hAnsi="Calibri" w:cs="Calibri"/>
        </w:rPr>
        <w:t xml:space="preserve"> </w:t>
      </w:r>
      <w:r w:rsidRPr="005E1E02">
        <w:rPr>
          <w:rFonts w:ascii="Calibri" w:hAnsi="Calibri" w:cs="Calibri"/>
        </w:rPr>
        <w:t>0 or 11</w:t>
      </w:r>
      <w:r w:rsidR="00E32A9C" w:rsidRPr="005E1E02">
        <w:rPr>
          <w:rFonts w:ascii="Calibri" w:hAnsi="Calibri" w:cs="Calibri"/>
        </w:rPr>
        <w:t xml:space="preserve"> </w:t>
      </w:r>
      <w:r w:rsidRPr="005E1E02">
        <w:rPr>
          <w:rFonts w:ascii="Calibri" w:hAnsi="Calibri" w:cs="Calibri"/>
        </w:rPr>
        <w:t>-</w:t>
      </w:r>
      <w:r w:rsidR="00E32A9C" w:rsidRPr="005E1E02">
        <w:rPr>
          <w:rFonts w:ascii="Calibri" w:hAnsi="Calibri" w:cs="Calibri"/>
        </w:rPr>
        <w:t xml:space="preserve"> </w:t>
      </w:r>
      <w:r w:rsidRPr="005E1E02">
        <w:rPr>
          <w:rFonts w:ascii="Calibri" w:hAnsi="Calibri" w:cs="Calibri"/>
        </w:rPr>
        <w:t>0 nylon sutures.</w:t>
      </w:r>
    </w:p>
    <w:p w14:paraId="60BD5B64" w14:textId="0AB14A27" w:rsidR="00D91604"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 </w:t>
      </w:r>
    </w:p>
    <w:p w14:paraId="5B680636" w14:textId="6F608F2E" w:rsidR="00D91604"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Donor harvest and graft preparation are depicted in </w:t>
      </w:r>
      <w:r w:rsidRPr="005E1E02">
        <w:rPr>
          <w:rFonts w:ascii="Calibri" w:hAnsi="Calibri" w:cs="Calibri"/>
          <w:b/>
          <w:bCs/>
        </w:rPr>
        <w:t>Figure 3</w:t>
      </w:r>
      <w:r w:rsidRPr="005E1E02">
        <w:rPr>
          <w:rFonts w:ascii="Calibri" w:hAnsi="Calibri" w:cs="Calibri"/>
        </w:rPr>
        <w:t xml:space="preserve">. Donor mice are anesthetized with isoflurane, </w:t>
      </w:r>
      <w:r w:rsidR="00E565C5" w:rsidRPr="005E1E02">
        <w:rPr>
          <w:rFonts w:ascii="Calibri" w:hAnsi="Calibri" w:cs="Calibri"/>
        </w:rPr>
        <w:t xml:space="preserve">and the </w:t>
      </w:r>
      <w:r w:rsidR="002B6C31" w:rsidRPr="005E1E02">
        <w:rPr>
          <w:rFonts w:ascii="Calibri" w:hAnsi="Calibri" w:cs="Calibri"/>
        </w:rPr>
        <w:t xml:space="preserve">connective tissue between the ascending aorta (AA) and pulmonary trunk (PT) </w:t>
      </w:r>
      <w:r w:rsidR="004F1647" w:rsidRPr="005E1E02">
        <w:rPr>
          <w:rFonts w:ascii="Calibri" w:hAnsi="Calibri" w:cs="Calibri"/>
        </w:rPr>
        <w:t>is</w:t>
      </w:r>
      <w:r w:rsidR="002B6C31" w:rsidRPr="005E1E02">
        <w:rPr>
          <w:rFonts w:ascii="Calibri" w:hAnsi="Calibri" w:cs="Calibri"/>
        </w:rPr>
        <w:t xml:space="preserve"> </w:t>
      </w:r>
      <w:r w:rsidR="00AC2524" w:rsidRPr="005E1E02">
        <w:rPr>
          <w:rFonts w:ascii="Calibri" w:hAnsi="Calibri" w:cs="Calibri"/>
        </w:rPr>
        <w:t>b</w:t>
      </w:r>
      <w:r w:rsidR="002B6C31" w:rsidRPr="005E1E02">
        <w:rPr>
          <w:rFonts w:ascii="Calibri" w:hAnsi="Calibri" w:cs="Calibri"/>
        </w:rPr>
        <w:t xml:space="preserve">luntly </w:t>
      </w:r>
      <w:r w:rsidR="00AC2524" w:rsidRPr="005E1E02">
        <w:rPr>
          <w:rFonts w:ascii="Calibri" w:hAnsi="Calibri" w:cs="Calibri"/>
        </w:rPr>
        <w:t>separated</w:t>
      </w:r>
      <w:r w:rsidR="00864D35" w:rsidRPr="005E1E02">
        <w:rPr>
          <w:rFonts w:ascii="Calibri" w:hAnsi="Calibri" w:cs="Calibri"/>
        </w:rPr>
        <w:t xml:space="preserve"> (</w:t>
      </w:r>
      <w:r w:rsidR="00864D35" w:rsidRPr="005E1E02">
        <w:rPr>
          <w:rFonts w:ascii="Calibri" w:hAnsi="Calibri" w:cs="Calibri"/>
          <w:b/>
          <w:bCs/>
        </w:rPr>
        <w:t>Fig</w:t>
      </w:r>
      <w:r w:rsidR="00203974" w:rsidRPr="005E1E02">
        <w:rPr>
          <w:rFonts w:ascii="Calibri" w:hAnsi="Calibri" w:cs="Calibri"/>
          <w:b/>
          <w:bCs/>
        </w:rPr>
        <w:t>ure</w:t>
      </w:r>
      <w:r w:rsidR="00864D35" w:rsidRPr="005E1E02">
        <w:rPr>
          <w:rFonts w:ascii="Calibri" w:hAnsi="Calibri" w:cs="Calibri"/>
          <w:b/>
          <w:bCs/>
        </w:rPr>
        <w:t xml:space="preserve"> 3A</w:t>
      </w:r>
      <w:r w:rsidR="00864D35" w:rsidRPr="005E1E02">
        <w:rPr>
          <w:rFonts w:ascii="Calibri" w:hAnsi="Calibri" w:cs="Calibri"/>
        </w:rPr>
        <w:t>)</w:t>
      </w:r>
      <w:r w:rsidR="002B6C31" w:rsidRPr="005E1E02">
        <w:rPr>
          <w:rFonts w:ascii="Calibri" w:hAnsi="Calibri" w:cs="Calibri"/>
        </w:rPr>
        <w:t>.</w:t>
      </w:r>
      <w:r w:rsidR="00203974" w:rsidRPr="005E1E02">
        <w:rPr>
          <w:rFonts w:ascii="Calibri" w:hAnsi="Calibri" w:cs="Calibri"/>
        </w:rPr>
        <w:t xml:space="preserve"> </w:t>
      </w:r>
      <w:r w:rsidR="001E498C" w:rsidRPr="005E1E02">
        <w:rPr>
          <w:rFonts w:ascii="Calibri" w:hAnsi="Calibri" w:cs="Calibri"/>
        </w:rPr>
        <w:t>The graft is then perfused to remove any residual blood</w:t>
      </w:r>
      <w:r w:rsidRPr="005E1E02">
        <w:rPr>
          <w:rFonts w:ascii="Calibri" w:hAnsi="Calibri" w:cs="Calibri"/>
        </w:rPr>
        <w:t xml:space="preserve">. The clean, perfused allograft is placed on ice to maintain viability. The ascending aorta and pulmonary trunk are trimmed to the appropriate length to allow tension-free anastomoses during </w:t>
      </w:r>
      <w:r w:rsidRPr="005E1E02">
        <w:rPr>
          <w:rFonts w:ascii="Calibri" w:hAnsi="Calibri" w:cs="Calibri"/>
        </w:rPr>
        <w:lastRenderedPageBreak/>
        <w:t>implantation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w:t>
      </w:r>
      <w:r w:rsidR="005D280C" w:rsidRPr="005E1E02">
        <w:rPr>
          <w:rFonts w:ascii="Calibri" w:hAnsi="Calibri" w:cs="Calibri"/>
          <w:b/>
          <w:bCs/>
        </w:rPr>
        <w:t>3B</w:t>
      </w:r>
      <w:r w:rsidRPr="005E1E02">
        <w:rPr>
          <w:rFonts w:ascii="Calibri" w:hAnsi="Calibri" w:cs="Calibri"/>
        </w:rPr>
        <w:t>). Careful donor preparation is essential for optimizing graft survival and surgical success.</w:t>
      </w:r>
    </w:p>
    <w:p w14:paraId="00A957E4" w14:textId="77777777" w:rsidR="008D760E" w:rsidRPr="005E1E02" w:rsidRDefault="008D760E" w:rsidP="00845E60">
      <w:pPr>
        <w:pStyle w:val="NormalWeb"/>
        <w:spacing w:before="0" w:beforeAutospacing="0" w:after="0" w:afterAutospacing="0"/>
        <w:jc w:val="both"/>
        <w:rPr>
          <w:rFonts w:ascii="Calibri" w:hAnsi="Calibri" w:cs="Calibri"/>
        </w:rPr>
      </w:pPr>
    </w:p>
    <w:p w14:paraId="6697011F" w14:textId="605E3A7A" w:rsidR="005C6353" w:rsidRPr="005E1E02" w:rsidRDefault="00D91604" w:rsidP="00845E60">
      <w:pPr>
        <w:pBdr>
          <w:top w:val="nil"/>
          <w:left w:val="nil"/>
          <w:bottom w:val="nil"/>
          <w:right w:val="nil"/>
          <w:between w:val="nil"/>
        </w:pBdr>
      </w:pPr>
      <w:r w:rsidRPr="005E1E02">
        <w:t xml:space="preserve">Representative implantation images and surgical outcomes are presented in </w:t>
      </w:r>
      <w:r w:rsidRPr="005E1E02">
        <w:rPr>
          <w:b/>
          <w:bCs/>
        </w:rPr>
        <w:t>Figure 4</w:t>
      </w:r>
      <w:r w:rsidRPr="005E1E02">
        <w:t xml:space="preserve">. </w:t>
      </w:r>
      <w:r w:rsidR="005C6353" w:rsidRPr="005E1E02">
        <w:t>A longitudinal skin incision with a reversed T-shape is made over the neck from the sternum to the right mandibular angle</w:t>
      </w:r>
      <w:r w:rsidR="005C6353" w:rsidRPr="005E1E02">
        <w:rPr>
          <w:b/>
          <w:bCs/>
        </w:rPr>
        <w:t xml:space="preserve"> </w:t>
      </w:r>
      <w:r w:rsidR="005C6353" w:rsidRPr="005E1E02">
        <w:t>(</w:t>
      </w:r>
      <w:r w:rsidR="00353742" w:rsidRPr="005E1E02">
        <w:rPr>
          <w:b/>
          <w:bCs/>
        </w:rPr>
        <w:t>Supplementary</w:t>
      </w:r>
      <w:r w:rsidR="00353742" w:rsidRPr="005E1E02">
        <w:t xml:space="preserve"> </w:t>
      </w:r>
      <w:r w:rsidR="005C6353" w:rsidRPr="005E1E02">
        <w:rPr>
          <w:b/>
          <w:bCs/>
        </w:rPr>
        <w:t>Fig</w:t>
      </w:r>
      <w:r w:rsidR="00203974" w:rsidRPr="005E1E02">
        <w:rPr>
          <w:b/>
          <w:bCs/>
        </w:rPr>
        <w:t>ure</w:t>
      </w:r>
      <w:r w:rsidR="005C6353" w:rsidRPr="005E1E02">
        <w:rPr>
          <w:b/>
          <w:bCs/>
        </w:rPr>
        <w:t xml:space="preserve"> 1A</w:t>
      </w:r>
      <w:r w:rsidR="005C6353" w:rsidRPr="005E1E02">
        <w:t>). The donor heart is positioned in the cervical pocket</w:t>
      </w:r>
      <w:r w:rsidR="00E85602" w:rsidRPr="005E1E02">
        <w:t>.</w:t>
      </w:r>
      <w:r w:rsidR="005C6353" w:rsidRPr="005E1E02">
        <w:t xml:space="preserve"> </w:t>
      </w:r>
      <w:r w:rsidR="00E85602" w:rsidRPr="005E1E02">
        <w:t>T</w:t>
      </w:r>
      <w:r w:rsidR="005C6353" w:rsidRPr="005E1E02">
        <w:t>he donor vessels are anastomosed to the recipient vessels using a sleeve technique (</w:t>
      </w:r>
      <w:r w:rsidR="005C6353" w:rsidRPr="005E1E02">
        <w:rPr>
          <w:b/>
          <w:bCs/>
        </w:rPr>
        <w:t>Fig</w:t>
      </w:r>
      <w:r w:rsidR="00203974" w:rsidRPr="005E1E02">
        <w:rPr>
          <w:b/>
          <w:bCs/>
        </w:rPr>
        <w:t>ure</w:t>
      </w:r>
      <w:r w:rsidR="005C6353" w:rsidRPr="005E1E02">
        <w:rPr>
          <w:b/>
          <w:bCs/>
        </w:rPr>
        <w:t xml:space="preserve"> 4A</w:t>
      </w:r>
      <w:r w:rsidR="005C6353" w:rsidRPr="005E1E02">
        <w:t>). After exposure of the right external jugular vein, its branches are ligated or cauterized, and the right thyroid lobe is removed (</w:t>
      </w:r>
      <w:r w:rsidR="005C6353" w:rsidRPr="005E1E02">
        <w:rPr>
          <w:b/>
          <w:bCs/>
        </w:rPr>
        <w:t>Fig</w:t>
      </w:r>
      <w:r w:rsidR="00203974" w:rsidRPr="005E1E02">
        <w:rPr>
          <w:b/>
          <w:bCs/>
        </w:rPr>
        <w:t>ure</w:t>
      </w:r>
      <w:r w:rsidR="005C6353" w:rsidRPr="005E1E02">
        <w:rPr>
          <w:b/>
          <w:bCs/>
        </w:rPr>
        <w:t xml:space="preserve"> 4B</w:t>
      </w:r>
      <w:r w:rsidR="005C6353" w:rsidRPr="005E1E02">
        <w:t>). The right external jugular vein is then severed distally and clamped proximally, while the right carotid artery is exposed, ligated distally, and proximally secured with a sliding knot (</w:t>
      </w:r>
      <w:r w:rsidR="005C6353" w:rsidRPr="005E1E02">
        <w:rPr>
          <w:b/>
          <w:bCs/>
        </w:rPr>
        <w:t>Fig</w:t>
      </w:r>
      <w:r w:rsidR="00203974" w:rsidRPr="005E1E02">
        <w:rPr>
          <w:b/>
          <w:bCs/>
        </w:rPr>
        <w:t>ure</w:t>
      </w:r>
      <w:r w:rsidR="005C6353" w:rsidRPr="005E1E02">
        <w:rPr>
          <w:b/>
          <w:bCs/>
        </w:rPr>
        <w:t xml:space="preserve"> 4C</w:t>
      </w:r>
      <w:r w:rsidR="005C6353" w:rsidRPr="005E1E02">
        <w:t>).</w:t>
      </w:r>
    </w:p>
    <w:p w14:paraId="45D23EB9" w14:textId="77777777" w:rsidR="008D760E" w:rsidRPr="005E1E02" w:rsidRDefault="008D760E" w:rsidP="00845E60">
      <w:pPr>
        <w:pBdr>
          <w:top w:val="nil"/>
          <w:left w:val="nil"/>
          <w:bottom w:val="nil"/>
          <w:right w:val="nil"/>
          <w:between w:val="nil"/>
        </w:pBdr>
      </w:pPr>
    </w:p>
    <w:p w14:paraId="40C31B43" w14:textId="3820C9F3" w:rsidR="00D91604" w:rsidRPr="005E1E02" w:rsidRDefault="005C6353" w:rsidP="00845E60">
      <w:pPr>
        <w:pBdr>
          <w:top w:val="nil"/>
          <w:left w:val="nil"/>
          <w:bottom w:val="nil"/>
          <w:right w:val="nil"/>
          <w:between w:val="nil"/>
        </w:pBdr>
      </w:pPr>
      <w:r w:rsidRPr="005E1E02">
        <w:t>After successful vessel anastomoses, the vascular clamps are released, and the graft artery fills with blood, producing a palpable pulse (</w:t>
      </w:r>
      <w:r w:rsidRPr="005E1E02">
        <w:rPr>
          <w:b/>
          <w:bCs/>
        </w:rPr>
        <w:t>Fig</w:t>
      </w:r>
      <w:r w:rsidR="00203974" w:rsidRPr="005E1E02">
        <w:rPr>
          <w:b/>
          <w:bCs/>
        </w:rPr>
        <w:t>ure</w:t>
      </w:r>
      <w:r w:rsidRPr="005E1E02">
        <w:rPr>
          <w:b/>
          <w:bCs/>
        </w:rPr>
        <w:t xml:space="preserve"> 4D</w:t>
      </w:r>
      <w:r w:rsidRPr="005E1E02">
        <w:t>). The graft becomes visibly red within 10 s (</w:t>
      </w:r>
      <w:r w:rsidRPr="005E1E02">
        <w:rPr>
          <w:b/>
          <w:bCs/>
        </w:rPr>
        <w:t>Fig</w:t>
      </w:r>
      <w:r w:rsidR="00203974" w:rsidRPr="005E1E02">
        <w:rPr>
          <w:b/>
          <w:bCs/>
        </w:rPr>
        <w:t>ure</w:t>
      </w:r>
      <w:r w:rsidRPr="005E1E02">
        <w:rPr>
          <w:b/>
          <w:bCs/>
        </w:rPr>
        <w:t xml:space="preserve"> 4E</w:t>
      </w:r>
      <w:r w:rsidRPr="005E1E02">
        <w:t xml:space="preserve">). A successful arterial anastomosis with immediate graft contraction is demonstrated in </w:t>
      </w:r>
      <w:r w:rsidRPr="005E1E02">
        <w:rPr>
          <w:b/>
          <w:bCs/>
        </w:rPr>
        <w:t xml:space="preserve">Supplementary Video </w:t>
      </w:r>
      <w:r w:rsidR="00957FB4" w:rsidRPr="005E1E02">
        <w:rPr>
          <w:b/>
          <w:bCs/>
        </w:rPr>
        <w:t>1</w:t>
      </w:r>
      <w:r w:rsidR="00957FB4" w:rsidRPr="005E1E02">
        <w:t>.</w:t>
      </w:r>
      <w:r w:rsidRPr="005E1E02">
        <w:t xml:space="preserve"> The cervical incision is closed with 6</w:t>
      </w:r>
      <w:r w:rsidR="00E32A9C" w:rsidRPr="005E1E02">
        <w:t xml:space="preserve"> </w:t>
      </w:r>
      <w:r w:rsidRPr="005E1E02">
        <w:t>-</w:t>
      </w:r>
      <w:r w:rsidR="00E32A9C" w:rsidRPr="005E1E02">
        <w:t xml:space="preserve"> </w:t>
      </w:r>
      <w:r w:rsidRPr="005E1E02">
        <w:t>0 absorbable sutures using a simple interrupted stitch (</w:t>
      </w:r>
      <w:r w:rsidR="00081AFB" w:rsidRPr="005E1E02">
        <w:rPr>
          <w:b/>
          <w:bCs/>
        </w:rPr>
        <w:t>Supplementary</w:t>
      </w:r>
      <w:r w:rsidR="00081AFB" w:rsidRPr="005E1E02">
        <w:t xml:space="preserve"> </w:t>
      </w:r>
      <w:r w:rsidRPr="005E1E02">
        <w:rPr>
          <w:b/>
          <w:bCs/>
        </w:rPr>
        <w:t>Fig</w:t>
      </w:r>
      <w:r w:rsidR="00203974" w:rsidRPr="005E1E02">
        <w:rPr>
          <w:b/>
          <w:bCs/>
        </w:rPr>
        <w:t>ure</w:t>
      </w:r>
      <w:r w:rsidRPr="005E1E02">
        <w:rPr>
          <w:b/>
          <w:bCs/>
        </w:rPr>
        <w:t xml:space="preserve"> 1B</w:t>
      </w:r>
      <w:r w:rsidRPr="005E1E02">
        <w:t xml:space="preserve">). Long-term follow-up of the secondary graft is performed by visualizing graft pulsation at the transplantation site, as shown in </w:t>
      </w:r>
      <w:r w:rsidRPr="005E1E02">
        <w:rPr>
          <w:b/>
          <w:bCs/>
        </w:rPr>
        <w:t xml:space="preserve">Supplementary Video </w:t>
      </w:r>
      <w:r w:rsidR="00957FB4" w:rsidRPr="005E1E02">
        <w:rPr>
          <w:b/>
          <w:bCs/>
        </w:rPr>
        <w:t>2</w:t>
      </w:r>
      <w:r w:rsidRPr="005E1E02">
        <w:t xml:space="preserve">. </w:t>
      </w:r>
      <w:r w:rsidR="00D91604" w:rsidRPr="005E1E02">
        <w:t xml:space="preserve">Positive outcomes are characterized by </w:t>
      </w:r>
      <w:r w:rsidR="005D2DEB" w:rsidRPr="005E1E02">
        <w:t>intense</w:t>
      </w:r>
      <w:r w:rsidR="00D91604" w:rsidRPr="005E1E02">
        <w:t xml:space="preserve">, rhythmic pulsation of the graft. In contrast, </w:t>
      </w:r>
      <w:r w:rsidR="005D2DEB" w:rsidRPr="005E1E02">
        <w:t xml:space="preserve">adverse </w:t>
      </w:r>
      <w:r w:rsidR="00D91604" w:rsidRPr="005E1E02">
        <w:t xml:space="preserve">outcomes include absent contraction due to technical errors such as back-wall suturing, vessel twisting, or thrombosis. </w:t>
      </w:r>
    </w:p>
    <w:p w14:paraId="10E8D8D9" w14:textId="77777777" w:rsidR="00AF2C3E" w:rsidRPr="005E1E02" w:rsidRDefault="00AF2C3E" w:rsidP="00845E60">
      <w:pPr>
        <w:pBdr>
          <w:top w:val="nil"/>
          <w:left w:val="nil"/>
          <w:bottom w:val="nil"/>
          <w:right w:val="nil"/>
          <w:between w:val="nil"/>
        </w:pBdr>
      </w:pPr>
    </w:p>
    <w:p w14:paraId="293A8FE6" w14:textId="03284593" w:rsidR="00AF2C3E" w:rsidRPr="005E1E02" w:rsidRDefault="001868F2" w:rsidP="00845E60">
      <w:pPr>
        <w:pBdr>
          <w:top w:val="nil"/>
          <w:left w:val="nil"/>
          <w:bottom w:val="nil"/>
          <w:right w:val="nil"/>
          <w:between w:val="nil"/>
        </w:pBdr>
      </w:pPr>
      <w:r w:rsidRPr="005E1E02">
        <w:t>To compare the technical performance of the cuff-free suture-based technique with</w:t>
      </w:r>
      <w:r w:rsidR="00A5068B" w:rsidRPr="005E1E02">
        <w:t xml:space="preserve"> the </w:t>
      </w:r>
      <w:r w:rsidRPr="005E1E02">
        <w:t xml:space="preserve">cuff-based cervical approach, we performed a retrospective descriptive analysis of cervical grafts with complete operative records (31 cuff-free and 15 cuff-based procedures; </w:t>
      </w:r>
      <w:r w:rsidRPr="005E1E02">
        <w:rPr>
          <w:b/>
          <w:bCs/>
        </w:rPr>
        <w:t>Supplementary Table 1</w:t>
      </w:r>
      <w:r w:rsidRPr="005E1E02">
        <w:t xml:space="preserve">). Mean operative time was slightly longer </w:t>
      </w:r>
      <w:r w:rsidR="00F63BA8" w:rsidRPr="005E1E02">
        <w:t>but not statis</w:t>
      </w:r>
      <w:r w:rsidR="0033706C" w:rsidRPr="005E1E02">
        <w:t xml:space="preserve">tically significant </w:t>
      </w:r>
      <w:r w:rsidRPr="005E1E02">
        <w:t>for the cuff-free procedures (94.5 ± 10.1 vs. 87.9 ± 9.9 min, p = 0.070), whereas arterial and venous anastomosis times were similar between groups</w:t>
      </w:r>
      <w:r w:rsidR="00D261A9" w:rsidRPr="005E1E02">
        <w:t>:</w:t>
      </w:r>
      <w:r w:rsidRPr="005E1E02">
        <w:t xml:space="preserve"> 24.7 ± 3.7 vs. 22.3 ± 6.2 min, p = 0.187; 10.9 ± 2.7 vs. 9.7 ± 2.0 min, p = 0.115, respectively. Estimated blood loss was comparable (178.1 ± 37.9 </w:t>
      </w:r>
      <w:r w:rsidR="00D261A9" w:rsidRPr="005E1E02">
        <w:t xml:space="preserve">µL </w:t>
      </w:r>
      <w:r w:rsidRPr="005E1E02">
        <w:t>vs. 166.0 ± 28.6 µL, p = 0.238). Early technical failure occurred in 1/31 (3.2</w:t>
      </w:r>
      <w:r w:rsidR="00B33381" w:rsidRPr="005E1E02">
        <w:t>3</w:t>
      </w:r>
      <w:r w:rsidRPr="005E1E02">
        <w:t>%) cuff-free and 1/15 (6.</w:t>
      </w:r>
      <w:r w:rsidR="0033706C" w:rsidRPr="005E1E02">
        <w:t>6</w:t>
      </w:r>
      <w:r w:rsidRPr="005E1E02">
        <w:t>7%) cuff-based procedures, perioperative mortality within 72 h was 2/31 (6.</w:t>
      </w:r>
      <w:r w:rsidR="00B33381" w:rsidRPr="005E1E02">
        <w:t>4</w:t>
      </w:r>
      <w:r w:rsidRPr="005E1E02">
        <w:t>5%) and 1/15 (6.</w:t>
      </w:r>
      <w:r w:rsidR="0033706C" w:rsidRPr="005E1E02">
        <w:t>6</w:t>
      </w:r>
      <w:r w:rsidRPr="005E1E02">
        <w:t>7%), and day-7 graft survival was 90.3</w:t>
      </w:r>
      <w:r w:rsidR="00B33381" w:rsidRPr="005E1E02">
        <w:t>2</w:t>
      </w:r>
      <w:r w:rsidRPr="005E1E02">
        <w:t>% and 86.</w:t>
      </w:r>
      <w:r w:rsidR="00B33381" w:rsidRPr="005E1E02">
        <w:t>6</w:t>
      </w:r>
      <w:r w:rsidRPr="005E1E02">
        <w:t xml:space="preserve">7%, respectively (all p = 1.00 by Fisher’s exact test). Although this analysis is observational and not powered for formal non-inferiority testing, these data </w:t>
      </w:r>
      <w:r w:rsidR="0077091C" w:rsidRPr="005E1E02">
        <w:t>suggest that the cuff-free cervical technique performs comparably to the cuff-based method with respect to technical outcomes.</w:t>
      </w:r>
    </w:p>
    <w:p w14:paraId="0B8033E0" w14:textId="77777777" w:rsidR="001868F2" w:rsidRPr="005E1E02" w:rsidRDefault="001868F2" w:rsidP="00845E60">
      <w:pPr>
        <w:pBdr>
          <w:top w:val="nil"/>
          <w:left w:val="nil"/>
          <w:bottom w:val="nil"/>
          <w:right w:val="nil"/>
          <w:between w:val="nil"/>
        </w:pBdr>
      </w:pPr>
    </w:p>
    <w:p w14:paraId="15619D41" w14:textId="6489E9F4" w:rsidR="00D91604"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The application of this model to tolerance studies is illustrated in </w:t>
      </w:r>
      <w:r w:rsidRPr="005E1E02">
        <w:rPr>
          <w:rFonts w:ascii="Calibri" w:hAnsi="Calibri" w:cs="Calibri"/>
          <w:b/>
          <w:bCs/>
        </w:rPr>
        <w:t>Figure 5</w:t>
      </w:r>
      <w:r w:rsidRPr="005E1E02">
        <w:rPr>
          <w:rFonts w:ascii="Calibri" w:hAnsi="Calibri" w:cs="Calibri"/>
        </w:rPr>
        <w:t>. A schematic of experimental groups demonstrates primary abdominal transplantation followed by secondary cervical transplantation with either donor-matched or third-party grafts (</w:t>
      </w:r>
      <w:r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w:t>
      </w:r>
      <w:r w:rsidRPr="005E1E02">
        <w:rPr>
          <w:rFonts w:ascii="Calibri" w:hAnsi="Calibri" w:cs="Calibri"/>
          <w:b/>
          <w:bCs/>
        </w:rPr>
        <w:t>5A</w:t>
      </w:r>
      <w:r w:rsidRPr="005E1E02">
        <w:rPr>
          <w:rFonts w:ascii="Calibri" w:hAnsi="Calibri" w:cs="Calibri"/>
        </w:rPr>
        <w:t>). Kaplan</w:t>
      </w:r>
      <w:r w:rsidR="006F0606" w:rsidRPr="005E1E02">
        <w:rPr>
          <w:rFonts w:ascii="Calibri" w:hAnsi="Calibri" w:cs="Calibri"/>
        </w:rPr>
        <w:t>-</w:t>
      </w:r>
      <w:r w:rsidRPr="005E1E02">
        <w:rPr>
          <w:rFonts w:ascii="Calibri" w:hAnsi="Calibri" w:cs="Calibri"/>
        </w:rPr>
        <w:t xml:space="preserve">Meier survival curves </w:t>
      </w:r>
      <w:r w:rsidR="00E32A9C" w:rsidRPr="005E1E02">
        <w:rPr>
          <w:rFonts w:ascii="Calibri" w:hAnsi="Calibri" w:cs="Calibri"/>
        </w:rPr>
        <w:t>demonstrate</w:t>
      </w:r>
      <w:r w:rsidRPr="005E1E02">
        <w:rPr>
          <w:rFonts w:ascii="Calibri" w:hAnsi="Calibri" w:cs="Calibri"/>
        </w:rPr>
        <w:t xml:space="preserve"> prolonged graft survival in tolerant mice</w:t>
      </w:r>
      <w:r w:rsidR="00E32A9C" w:rsidRPr="005E1E02">
        <w:rPr>
          <w:rFonts w:ascii="Calibri" w:hAnsi="Calibri" w:cs="Calibri"/>
        </w:rPr>
        <w:t>,</w:t>
      </w:r>
      <w:r w:rsidRPr="005E1E02">
        <w:rPr>
          <w:rFonts w:ascii="Calibri" w:hAnsi="Calibri" w:cs="Calibri"/>
        </w:rPr>
        <w:t xml:space="preserve"> compared with </w:t>
      </w:r>
      <w:r w:rsidR="00E32A9C" w:rsidRPr="005E1E02">
        <w:rPr>
          <w:rFonts w:ascii="Calibri" w:hAnsi="Calibri" w:cs="Calibri"/>
        </w:rPr>
        <w:t xml:space="preserve">the </w:t>
      </w:r>
      <w:r w:rsidRPr="005E1E02">
        <w:rPr>
          <w:rFonts w:ascii="Calibri" w:hAnsi="Calibri" w:cs="Calibri"/>
        </w:rPr>
        <w:t>rapid rejection of third-party grafts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5B</w:t>
      </w:r>
      <w:r w:rsidRPr="005E1E02">
        <w:rPr>
          <w:rFonts w:ascii="Calibri" w:hAnsi="Calibri" w:cs="Calibri"/>
        </w:rPr>
        <w:t xml:space="preserve">). Gross examination of cervical grafts at the </w:t>
      </w:r>
      <w:proofErr w:type="gramStart"/>
      <w:r w:rsidRPr="005E1E02">
        <w:rPr>
          <w:rFonts w:ascii="Calibri" w:hAnsi="Calibri" w:cs="Calibri"/>
        </w:rPr>
        <w:t>study endpoint</w:t>
      </w:r>
      <w:proofErr w:type="gramEnd"/>
      <w:r w:rsidRPr="005E1E02">
        <w:rPr>
          <w:rFonts w:ascii="Calibri" w:hAnsi="Calibri" w:cs="Calibri"/>
        </w:rPr>
        <w:t xml:space="preserve"> reveals clear differences between healthy and necrotic allografts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5C</w:t>
      </w:r>
      <w:r w:rsidRPr="005E1E02">
        <w:rPr>
          <w:rFonts w:ascii="Calibri" w:hAnsi="Calibri" w:cs="Calibri"/>
        </w:rPr>
        <w:t xml:space="preserve">). Histopathological analysis confirms these observations: syngeneic and tolerant grafts demonstrate preserved myocardial architecture and minimal peri-anastomotic inflammation, </w:t>
      </w:r>
      <w:r w:rsidRPr="005E1E02">
        <w:rPr>
          <w:rFonts w:ascii="Calibri" w:hAnsi="Calibri" w:cs="Calibri"/>
        </w:rPr>
        <w:lastRenderedPageBreak/>
        <w:t>whereas rejected grafts display interstitial hemorrhage, myocyte necrosis, and dense perivascular infiltrates (</w:t>
      </w:r>
      <w:r w:rsidR="006F0606" w:rsidRPr="005E1E02">
        <w:rPr>
          <w:rFonts w:ascii="Calibri" w:hAnsi="Calibri" w:cs="Calibri"/>
          <w:b/>
          <w:bCs/>
        </w:rPr>
        <w:t>Fig</w:t>
      </w:r>
      <w:r w:rsidR="00203974" w:rsidRPr="005E1E02">
        <w:rPr>
          <w:rFonts w:ascii="Calibri" w:hAnsi="Calibri" w:cs="Calibri"/>
          <w:b/>
          <w:bCs/>
        </w:rPr>
        <w:t>ure</w:t>
      </w:r>
      <w:r w:rsidR="006F0606" w:rsidRPr="005E1E02">
        <w:rPr>
          <w:rFonts w:ascii="Calibri" w:hAnsi="Calibri" w:cs="Calibri"/>
          <w:b/>
          <w:bCs/>
        </w:rPr>
        <w:t xml:space="preserve"> 5D</w:t>
      </w:r>
      <w:r w:rsidRPr="005E1E02">
        <w:rPr>
          <w:rFonts w:ascii="Calibri" w:hAnsi="Calibri" w:cs="Calibri"/>
        </w:rPr>
        <w:t>).</w:t>
      </w:r>
    </w:p>
    <w:p w14:paraId="11881720" w14:textId="77777777" w:rsidR="008D760E" w:rsidRPr="005E1E02" w:rsidRDefault="008D760E" w:rsidP="00845E60">
      <w:pPr>
        <w:pStyle w:val="NormalWeb"/>
        <w:spacing w:before="0" w:beforeAutospacing="0" w:after="0" w:afterAutospacing="0"/>
        <w:jc w:val="both"/>
        <w:rPr>
          <w:rFonts w:ascii="Calibri" w:hAnsi="Calibri" w:cs="Calibri"/>
        </w:rPr>
      </w:pPr>
    </w:p>
    <w:p w14:paraId="5F2576DC" w14:textId="4A8CD394" w:rsidR="00D91604" w:rsidRPr="005E1E02" w:rsidRDefault="00D91604" w:rsidP="00845E60">
      <w:pPr>
        <w:pStyle w:val="NormalWeb"/>
        <w:spacing w:before="0" w:beforeAutospacing="0" w:after="0" w:afterAutospacing="0"/>
        <w:jc w:val="both"/>
        <w:rPr>
          <w:rFonts w:ascii="Calibri" w:hAnsi="Calibri" w:cs="Calibri"/>
        </w:rPr>
      </w:pPr>
      <w:r w:rsidRPr="005E1E02">
        <w:rPr>
          <w:rFonts w:ascii="Calibri" w:hAnsi="Calibri" w:cs="Calibri"/>
        </w:rPr>
        <w:t xml:space="preserve">Collectively, these representative outcomes confirm that the cuff-free, suture-based cervical transplantation technique is technically reproducible and biologically relevant. Positive results are indicated by </w:t>
      </w:r>
      <w:r w:rsidR="00BE4716" w:rsidRPr="005E1E02">
        <w:rPr>
          <w:rFonts w:ascii="Calibri" w:hAnsi="Calibri" w:cs="Calibri"/>
        </w:rPr>
        <w:t xml:space="preserve">intense </w:t>
      </w:r>
      <w:r w:rsidRPr="005E1E02">
        <w:rPr>
          <w:rFonts w:ascii="Calibri" w:hAnsi="Calibri" w:cs="Calibri"/>
        </w:rPr>
        <w:t>graft pulsation, preserved histology, and graft survival</w:t>
      </w:r>
      <w:r w:rsidR="00B66E6F" w:rsidRPr="005E1E02">
        <w:rPr>
          <w:rFonts w:ascii="Calibri" w:hAnsi="Calibri" w:cs="Calibri"/>
        </w:rPr>
        <w:t xml:space="preserve"> in syngene</w:t>
      </w:r>
      <w:r w:rsidR="00091671" w:rsidRPr="005E1E02">
        <w:rPr>
          <w:rFonts w:ascii="Calibri" w:hAnsi="Calibri" w:cs="Calibri"/>
        </w:rPr>
        <w:t>ic controls</w:t>
      </w:r>
      <w:r w:rsidRPr="005E1E02">
        <w:rPr>
          <w:rFonts w:ascii="Calibri" w:hAnsi="Calibri" w:cs="Calibri"/>
        </w:rPr>
        <w:t xml:space="preserve">, while </w:t>
      </w:r>
      <w:r w:rsidR="00BE4716" w:rsidRPr="005E1E02">
        <w:rPr>
          <w:rFonts w:ascii="Calibri" w:hAnsi="Calibri" w:cs="Calibri"/>
        </w:rPr>
        <w:t xml:space="preserve">adverse </w:t>
      </w:r>
      <w:r w:rsidRPr="005E1E02">
        <w:rPr>
          <w:rFonts w:ascii="Calibri" w:hAnsi="Calibri" w:cs="Calibri"/>
        </w:rPr>
        <w:t>outcomes highlight common technical pitfalls. Together, these findings validate the method as a reliable platform for mechanistic studies of transplant tolerance.</w:t>
      </w:r>
    </w:p>
    <w:p w14:paraId="431EA548" w14:textId="77777777" w:rsidR="00A16FB8" w:rsidRPr="005E1E02" w:rsidRDefault="00A16FB8" w:rsidP="00845E60">
      <w:pPr>
        <w:pStyle w:val="Heading1"/>
        <w:spacing w:before="0" w:after="0"/>
        <w:rPr>
          <w:sz w:val="24"/>
          <w:szCs w:val="24"/>
        </w:rPr>
      </w:pPr>
    </w:p>
    <w:p w14:paraId="53A41631" w14:textId="33AA83F7" w:rsidR="00114AF3" w:rsidRPr="005E1E02" w:rsidRDefault="00551D82" w:rsidP="00845E60">
      <w:pPr>
        <w:pStyle w:val="Heading1"/>
        <w:spacing w:before="0" w:after="0"/>
        <w:rPr>
          <w:i/>
          <w:sz w:val="24"/>
          <w:szCs w:val="24"/>
        </w:rPr>
      </w:pPr>
      <w:bookmarkStart w:id="7" w:name="1t3h5sf" w:colFirst="0" w:colLast="0"/>
      <w:bookmarkEnd w:id="7"/>
      <w:r w:rsidRPr="005E1E02">
        <w:rPr>
          <w:sz w:val="24"/>
          <w:szCs w:val="24"/>
        </w:rPr>
        <w:t>FIGURE AND TABLE LEGENDS:</w:t>
      </w:r>
      <w:r w:rsidRPr="005E1E02">
        <w:rPr>
          <w:i/>
          <w:sz w:val="24"/>
          <w:szCs w:val="24"/>
        </w:rPr>
        <w:t xml:space="preserve"> </w:t>
      </w:r>
    </w:p>
    <w:p w14:paraId="6049A764" w14:textId="7718DD39" w:rsidR="00F833B8" w:rsidRPr="005E1E02" w:rsidRDefault="003D62DB" w:rsidP="00845E60">
      <w:bookmarkStart w:id="8" w:name="_Hlk216875475"/>
      <w:r w:rsidRPr="005E1E02">
        <w:rPr>
          <w:b/>
          <w:bCs/>
        </w:rPr>
        <w:t>Figure 1</w:t>
      </w:r>
      <w:r w:rsidR="00D20749" w:rsidRPr="005E1E02">
        <w:rPr>
          <w:b/>
          <w:bCs/>
        </w:rPr>
        <w:t>:</w:t>
      </w:r>
      <w:r w:rsidRPr="005E1E02">
        <w:rPr>
          <w:b/>
          <w:bCs/>
        </w:rPr>
        <w:t xml:space="preserve"> Surgical illustration of cuff-free cervical </w:t>
      </w:r>
      <w:r w:rsidR="00805E1C" w:rsidRPr="005E1E02">
        <w:rPr>
          <w:b/>
          <w:bCs/>
        </w:rPr>
        <w:t xml:space="preserve">heart </w:t>
      </w:r>
      <w:r w:rsidRPr="005E1E02">
        <w:rPr>
          <w:b/>
          <w:bCs/>
        </w:rPr>
        <w:t>transplantation.</w:t>
      </w:r>
      <w:r w:rsidR="005E2929" w:rsidRPr="005E1E02">
        <w:t xml:space="preserve"> </w:t>
      </w:r>
      <w:r w:rsidR="00FD5054" w:rsidRPr="005E1E02">
        <w:t xml:space="preserve">A schematic diagram showing the anastomoses and blood flow of the procedure. </w:t>
      </w:r>
      <w:r w:rsidR="00FD5054" w:rsidRPr="005E1E02">
        <w:rPr>
          <w:b/>
          <w:bCs/>
        </w:rPr>
        <w:t>(A)</w:t>
      </w:r>
      <w:r w:rsidR="00FD5054" w:rsidRPr="005E1E02">
        <w:t xml:space="preserve"> </w:t>
      </w:r>
      <w:r w:rsidR="00515F7E" w:rsidRPr="005E1E02">
        <w:t>Microscopic view of the a</w:t>
      </w:r>
      <w:r w:rsidR="00FD5054" w:rsidRPr="005E1E02">
        <w:t>nastomosis of the cuff-free cervical heart transplantation. The donor ascending aorta is anastomosed end-to-</w:t>
      </w:r>
      <w:r w:rsidR="00DD21FD" w:rsidRPr="005E1E02">
        <w:t>end</w:t>
      </w:r>
      <w:r w:rsidR="00FD5054" w:rsidRPr="005E1E02">
        <w:t xml:space="preserve"> to the recipient carotid artery, and the donor pulmonary trunk is anastomosed end-to-</w:t>
      </w:r>
      <w:r w:rsidR="00DD21FD" w:rsidRPr="005E1E02">
        <w:t>end</w:t>
      </w:r>
      <w:r w:rsidR="00FD5054" w:rsidRPr="005E1E02">
        <w:t xml:space="preserve"> to the recipient external jugular vein. </w:t>
      </w:r>
      <w:r w:rsidR="00FD5054" w:rsidRPr="005E1E02">
        <w:rPr>
          <w:b/>
          <w:bCs/>
        </w:rPr>
        <w:t>(B)</w:t>
      </w:r>
      <w:r w:rsidR="00FD5054" w:rsidRPr="005E1E02">
        <w:t xml:space="preserve"> Blood </w:t>
      </w:r>
      <w:proofErr w:type="gramStart"/>
      <w:r w:rsidR="00FD5054" w:rsidRPr="005E1E02">
        <w:t>flow</w:t>
      </w:r>
      <w:proofErr w:type="gramEnd"/>
      <w:r w:rsidR="00FD5054" w:rsidRPr="005E1E02">
        <w:t xml:space="preserve"> through the graft. Blood from the recipient's carotid artery enters the donor's ascending aorta and perfuses the graft via the coronary arteries. Venous blood drains through the coronary sinus into the right atrium and right ventricle, then is ejected into the pulmonary trunk and finally drains into the recipient external jugular vein. This model mimics physiological blood flow in the coronary circulation.</w:t>
      </w:r>
    </w:p>
    <w:bookmarkEnd w:id="8"/>
    <w:p w14:paraId="072A5F1D" w14:textId="50823CAD" w:rsidR="00201EDE" w:rsidRPr="005E1E02" w:rsidRDefault="00201EDE" w:rsidP="00845E60"/>
    <w:p w14:paraId="1592A093" w14:textId="20A570B9" w:rsidR="00574AA4" w:rsidRPr="005E1E02" w:rsidRDefault="003D62DB" w:rsidP="00845E60">
      <w:r w:rsidRPr="005E1E02">
        <w:rPr>
          <w:b/>
          <w:bCs/>
        </w:rPr>
        <w:t>Figure</w:t>
      </w:r>
      <w:r w:rsidR="009C42EA">
        <w:rPr>
          <w:b/>
          <w:bCs/>
        </w:rPr>
        <w:t xml:space="preserve"> </w:t>
      </w:r>
      <w:r w:rsidRPr="005E1E02">
        <w:rPr>
          <w:b/>
          <w:bCs/>
        </w:rPr>
        <w:t>2</w:t>
      </w:r>
      <w:r w:rsidR="00586F5B" w:rsidRPr="005E1E02">
        <w:rPr>
          <w:b/>
          <w:bCs/>
        </w:rPr>
        <w:t>:</w:t>
      </w:r>
      <w:r w:rsidRPr="005E1E02">
        <w:rPr>
          <w:b/>
          <w:bCs/>
        </w:rPr>
        <w:t xml:space="preserve"> Required instruments</w:t>
      </w:r>
      <w:r w:rsidR="009D2C51" w:rsidRPr="005E1E02">
        <w:rPr>
          <w:b/>
          <w:bCs/>
        </w:rPr>
        <w:t>.</w:t>
      </w:r>
      <w:r w:rsidR="005E2929" w:rsidRPr="005E1E02">
        <w:t xml:space="preserve"> </w:t>
      </w:r>
      <w:r w:rsidRPr="005E1E02">
        <w:t>Representative</w:t>
      </w:r>
      <w:r w:rsidR="00046FC5" w:rsidRPr="005E1E02">
        <w:t xml:space="preserve"> sterile microsu</w:t>
      </w:r>
      <w:r w:rsidR="008F156C" w:rsidRPr="005E1E02">
        <w:t>rgical</w:t>
      </w:r>
      <w:r w:rsidRPr="005E1E02">
        <w:t xml:space="preserve"> instruments for microsurgery, including microsurgical forceps, needle holders, scissors,</w:t>
      </w:r>
      <w:r w:rsidR="00AB2B0B" w:rsidRPr="005E1E02">
        <w:t xml:space="preserve"> </w:t>
      </w:r>
      <w:r w:rsidR="00957FB4" w:rsidRPr="005E1E02">
        <w:t xml:space="preserve">a </w:t>
      </w:r>
      <w:r w:rsidR="00AB2B0B" w:rsidRPr="005E1E02">
        <w:t>portable cauterizing instrument, vascular clamps</w:t>
      </w:r>
      <w:r w:rsidR="00521819" w:rsidRPr="005E1E02">
        <w:t>, and</w:t>
      </w:r>
      <w:r w:rsidRPr="005E1E02">
        <w:t xml:space="preserve"> 10</w:t>
      </w:r>
      <w:r w:rsidR="00A607F3" w:rsidRPr="005E1E02">
        <w:t xml:space="preserve"> </w:t>
      </w:r>
      <w:r w:rsidRPr="005E1E02">
        <w:t>-</w:t>
      </w:r>
      <w:r w:rsidR="00A607F3" w:rsidRPr="005E1E02">
        <w:t xml:space="preserve"> </w:t>
      </w:r>
      <w:r w:rsidRPr="005E1E02">
        <w:t>0 or 11</w:t>
      </w:r>
      <w:r w:rsidR="00A607F3" w:rsidRPr="005E1E02">
        <w:t xml:space="preserve"> </w:t>
      </w:r>
      <w:r w:rsidRPr="005E1E02">
        <w:t>-</w:t>
      </w:r>
      <w:r w:rsidR="00A607F3" w:rsidRPr="005E1E02">
        <w:t xml:space="preserve"> </w:t>
      </w:r>
      <w:r w:rsidRPr="005E1E02">
        <w:t xml:space="preserve">0 nylon sutures. </w:t>
      </w:r>
    </w:p>
    <w:p w14:paraId="4F3C158D" w14:textId="77777777" w:rsidR="00AB2B0B" w:rsidRPr="005E1E02" w:rsidRDefault="00AB2B0B" w:rsidP="00845E60"/>
    <w:p w14:paraId="582CABA0" w14:textId="7F6DF012" w:rsidR="00E923B3" w:rsidRPr="005E1E02" w:rsidRDefault="00E923B3" w:rsidP="00845E60">
      <w:r w:rsidRPr="005E1E02">
        <w:rPr>
          <w:b/>
          <w:bCs/>
        </w:rPr>
        <w:t>Figure 3</w:t>
      </w:r>
      <w:r w:rsidR="0099782F" w:rsidRPr="005E1E02">
        <w:rPr>
          <w:b/>
          <w:bCs/>
        </w:rPr>
        <w:t>:</w:t>
      </w:r>
      <w:r w:rsidRPr="005E1E02">
        <w:rPr>
          <w:b/>
          <w:bCs/>
        </w:rPr>
        <w:t xml:space="preserve"> </w:t>
      </w:r>
      <w:r w:rsidR="002D619B" w:rsidRPr="005E1E02">
        <w:rPr>
          <w:b/>
          <w:bCs/>
        </w:rPr>
        <w:t>Donor harvest and modification</w:t>
      </w:r>
      <w:r w:rsidR="005E2929" w:rsidRPr="005E1E02">
        <w:rPr>
          <w:b/>
          <w:bCs/>
        </w:rPr>
        <w:t>.</w:t>
      </w:r>
      <w:r w:rsidR="002D619B" w:rsidRPr="005E1E02">
        <w:rPr>
          <w:b/>
          <w:bCs/>
        </w:rPr>
        <w:t xml:space="preserve"> </w:t>
      </w:r>
      <w:r w:rsidR="007B0195" w:rsidRPr="005E1E02">
        <w:rPr>
          <w:b/>
          <w:bCs/>
        </w:rPr>
        <w:t>(A)</w:t>
      </w:r>
      <w:r w:rsidR="00AB2B0B" w:rsidRPr="005E1E02">
        <w:t xml:space="preserve"> </w:t>
      </w:r>
      <w:r w:rsidR="0007275E" w:rsidRPr="005E1E02">
        <w:t>The position of</w:t>
      </w:r>
      <w:r w:rsidR="00556883" w:rsidRPr="005E1E02">
        <w:t xml:space="preserve"> </w:t>
      </w:r>
      <w:r w:rsidR="00676FA4" w:rsidRPr="005E1E02">
        <w:t xml:space="preserve">the </w:t>
      </w:r>
      <w:r w:rsidR="00556883" w:rsidRPr="005E1E02">
        <w:t>ascending aorta (AA) and pulmonary trunk (PT)</w:t>
      </w:r>
      <w:r w:rsidR="00DE43DF" w:rsidRPr="005E1E02">
        <w:t xml:space="preserve"> of </w:t>
      </w:r>
      <w:r w:rsidR="00312C43" w:rsidRPr="005E1E02">
        <w:t xml:space="preserve">the </w:t>
      </w:r>
      <w:r w:rsidR="00DE43DF" w:rsidRPr="005E1E02">
        <w:t>donor heart</w:t>
      </w:r>
      <w:r w:rsidR="00556883" w:rsidRPr="005E1E02">
        <w:t xml:space="preserve">. </w:t>
      </w:r>
      <w:r w:rsidR="00DE43DF" w:rsidRPr="005E1E02">
        <w:t>T</w:t>
      </w:r>
      <w:r w:rsidR="00AB2B0B" w:rsidRPr="005E1E02">
        <w:t xml:space="preserve">he connective tissue between the </w:t>
      </w:r>
      <w:r w:rsidR="00DE43DF" w:rsidRPr="005E1E02">
        <w:t>AA</w:t>
      </w:r>
      <w:r w:rsidR="00AB2B0B" w:rsidRPr="005E1E02">
        <w:t xml:space="preserve"> and the </w:t>
      </w:r>
      <w:r w:rsidR="00DE43DF" w:rsidRPr="005E1E02">
        <w:t>PT should be bluntly separated</w:t>
      </w:r>
      <w:r w:rsidR="00203974" w:rsidRPr="005E1E02">
        <w:t>.</w:t>
      </w:r>
      <w:r w:rsidR="00AB2B0B" w:rsidRPr="005E1E02">
        <w:t xml:space="preserve"> </w:t>
      </w:r>
      <w:r w:rsidR="006C356E" w:rsidRPr="005E1E02">
        <w:rPr>
          <w:b/>
          <w:bCs/>
        </w:rPr>
        <w:t>(</w:t>
      </w:r>
      <w:r w:rsidR="00AB2B0B" w:rsidRPr="005E1E02">
        <w:rPr>
          <w:b/>
          <w:bCs/>
        </w:rPr>
        <w:t>B</w:t>
      </w:r>
      <w:r w:rsidR="006C356E" w:rsidRPr="005E1E02">
        <w:rPr>
          <w:b/>
          <w:bCs/>
        </w:rPr>
        <w:t>)</w:t>
      </w:r>
      <w:r w:rsidR="006C356E" w:rsidRPr="005E1E02">
        <w:t xml:space="preserve"> </w:t>
      </w:r>
      <w:r w:rsidR="00B05BD5" w:rsidRPr="005E1E02">
        <w:t xml:space="preserve">Trim the </w:t>
      </w:r>
      <w:r w:rsidR="00203974" w:rsidRPr="005E1E02">
        <w:t>ascending</w:t>
      </w:r>
      <w:r w:rsidR="00B05BD5" w:rsidRPr="005E1E02">
        <w:t xml:space="preserve"> </w:t>
      </w:r>
      <w:r w:rsidR="00203974" w:rsidRPr="005E1E02">
        <w:t>aor</w:t>
      </w:r>
      <w:r w:rsidR="00B05BD5" w:rsidRPr="005E1E02">
        <w:t xml:space="preserve">ta and </w:t>
      </w:r>
      <w:r w:rsidR="00957FB4" w:rsidRPr="005E1E02">
        <w:t>p</w:t>
      </w:r>
      <w:r w:rsidR="00B229D3" w:rsidRPr="005E1E02">
        <w:t xml:space="preserve">ulmonary </w:t>
      </w:r>
      <w:r w:rsidR="00957FB4" w:rsidRPr="005E1E02">
        <w:t>t</w:t>
      </w:r>
      <w:r w:rsidR="00B229D3" w:rsidRPr="005E1E02">
        <w:t>runk</w:t>
      </w:r>
      <w:r w:rsidR="00AB2B0B" w:rsidRPr="005E1E02">
        <w:t>.</w:t>
      </w:r>
      <w:r w:rsidR="00D23CE6" w:rsidRPr="005E1E02">
        <w:t xml:space="preserve"> </w:t>
      </w:r>
      <w:r w:rsidR="00C87414" w:rsidRPr="005E1E02">
        <w:t>Preserve the anterior wall of the PT as long as possible.</w:t>
      </w:r>
    </w:p>
    <w:p w14:paraId="66244BED" w14:textId="77777777" w:rsidR="00AB2B0B" w:rsidRPr="005E1E02" w:rsidRDefault="00AB2B0B" w:rsidP="00845E60"/>
    <w:p w14:paraId="6519ACFD" w14:textId="5ABF993A" w:rsidR="003D62DB" w:rsidRPr="005E1E02" w:rsidRDefault="003D62DB" w:rsidP="00845E60">
      <w:r w:rsidRPr="005E1E02">
        <w:rPr>
          <w:b/>
          <w:bCs/>
        </w:rPr>
        <w:t xml:space="preserve">Figure </w:t>
      </w:r>
      <w:r w:rsidR="00E923B3" w:rsidRPr="005E1E02">
        <w:rPr>
          <w:b/>
          <w:bCs/>
        </w:rPr>
        <w:t>4</w:t>
      </w:r>
      <w:r w:rsidR="00B2737A" w:rsidRPr="005E1E02">
        <w:rPr>
          <w:b/>
          <w:bCs/>
        </w:rPr>
        <w:t>:</w:t>
      </w:r>
      <w:r w:rsidRPr="005E1E02">
        <w:rPr>
          <w:b/>
          <w:bCs/>
        </w:rPr>
        <w:t xml:space="preserve"> </w:t>
      </w:r>
      <w:r w:rsidR="00E923B3" w:rsidRPr="005E1E02">
        <w:rPr>
          <w:b/>
          <w:bCs/>
        </w:rPr>
        <w:t>Allograft implantation</w:t>
      </w:r>
      <w:r w:rsidRPr="005E1E02">
        <w:rPr>
          <w:b/>
          <w:bCs/>
        </w:rPr>
        <w:t xml:space="preserve"> and representative surgical outcomes.</w:t>
      </w:r>
      <w:r w:rsidR="005E2929" w:rsidRPr="005E1E02">
        <w:rPr>
          <w:b/>
          <w:bCs/>
        </w:rPr>
        <w:t xml:space="preserve"> </w:t>
      </w:r>
      <w:r w:rsidR="006D7ACE" w:rsidRPr="005E1E02">
        <w:rPr>
          <w:b/>
          <w:bCs/>
        </w:rPr>
        <w:t>(A)</w:t>
      </w:r>
      <w:r w:rsidR="006D7ACE" w:rsidRPr="005E1E02">
        <w:t xml:space="preserve"> </w:t>
      </w:r>
      <w:r w:rsidR="00C931EB" w:rsidRPr="005E1E02">
        <w:t>Schematic of the sleeve technique used in graft-recipient vessel anastomoses.</w:t>
      </w:r>
      <w:r w:rsidR="007D4AA7" w:rsidRPr="005E1E02">
        <w:t xml:space="preserve"> </w:t>
      </w:r>
      <w:r w:rsidRPr="005E1E02">
        <w:rPr>
          <w:b/>
          <w:bCs/>
        </w:rPr>
        <w:t>(</w:t>
      </w:r>
      <w:r w:rsidR="006D7ACE" w:rsidRPr="005E1E02">
        <w:rPr>
          <w:b/>
          <w:bCs/>
        </w:rPr>
        <w:t>B</w:t>
      </w:r>
      <w:r w:rsidRPr="005E1E02">
        <w:rPr>
          <w:b/>
          <w:bCs/>
        </w:rPr>
        <w:t>)</w:t>
      </w:r>
      <w:r w:rsidRPr="005E1E02">
        <w:t xml:space="preserve"> Intraoperative photo showing </w:t>
      </w:r>
      <w:r w:rsidR="00D45F64" w:rsidRPr="005E1E02">
        <w:t>th</w:t>
      </w:r>
      <w:r w:rsidR="0048796A" w:rsidRPr="005E1E02">
        <w:t>e removal of</w:t>
      </w:r>
      <w:r w:rsidR="00FF41BE" w:rsidRPr="005E1E02">
        <w:t xml:space="preserve"> the</w:t>
      </w:r>
      <w:r w:rsidR="0048796A" w:rsidRPr="005E1E02">
        <w:t xml:space="preserve"> right thyroid lobe and exposure of </w:t>
      </w:r>
      <w:r w:rsidR="00FF41BE" w:rsidRPr="005E1E02">
        <w:t xml:space="preserve">the </w:t>
      </w:r>
      <w:r w:rsidR="00524C82" w:rsidRPr="005E1E02">
        <w:t>external jugular vein (EJV)</w:t>
      </w:r>
      <w:r w:rsidRPr="005E1E02">
        <w:t>.</w:t>
      </w:r>
      <w:r w:rsidR="00C165B4" w:rsidRPr="005E1E02">
        <w:t xml:space="preserve"> </w:t>
      </w:r>
      <w:r w:rsidRPr="005E1E02">
        <w:rPr>
          <w:b/>
          <w:bCs/>
        </w:rPr>
        <w:t>(</w:t>
      </w:r>
      <w:r w:rsidR="006D7ACE" w:rsidRPr="005E1E02">
        <w:rPr>
          <w:b/>
          <w:bCs/>
        </w:rPr>
        <w:t>C</w:t>
      </w:r>
      <w:r w:rsidRPr="005E1E02">
        <w:rPr>
          <w:b/>
          <w:bCs/>
        </w:rPr>
        <w:t>)</w:t>
      </w:r>
      <w:r w:rsidRPr="005E1E02">
        <w:t xml:space="preserve"> </w:t>
      </w:r>
      <w:r w:rsidR="00524C82" w:rsidRPr="005E1E02">
        <w:t xml:space="preserve">Intraoperative photo showing the exposure of the EJV and carotid artery (CA). </w:t>
      </w:r>
      <w:r w:rsidR="00524C82" w:rsidRPr="005E1E02">
        <w:rPr>
          <w:b/>
          <w:bCs/>
        </w:rPr>
        <w:t>(D)</w:t>
      </w:r>
      <w:r w:rsidR="00524C82" w:rsidRPr="005E1E02">
        <w:t xml:space="preserve"> </w:t>
      </w:r>
      <w:r w:rsidRPr="005E1E02">
        <w:t>Example of a successful arterial anastomosis</w:t>
      </w:r>
      <w:r w:rsidR="00E8719F" w:rsidRPr="005E1E02">
        <w:t xml:space="preserve">: </w:t>
      </w:r>
      <w:r w:rsidR="0064619E" w:rsidRPr="005E1E02">
        <w:t>(1) positioning of the donor ascending aorta (AA) and recipient CA before anastomosis; (2) placement of 11</w:t>
      </w:r>
      <w:r w:rsidR="00A607F3" w:rsidRPr="005E1E02">
        <w:t xml:space="preserve"> </w:t>
      </w:r>
      <w:r w:rsidR="0064619E" w:rsidRPr="005E1E02">
        <w:t>-</w:t>
      </w:r>
      <w:r w:rsidR="00A607F3" w:rsidRPr="005E1E02">
        <w:t xml:space="preserve"> </w:t>
      </w:r>
      <w:r w:rsidR="0064619E" w:rsidRPr="005E1E02">
        <w:t>0 nylon sutures using the sleeve technique to secure the anastomosis; (3) superficial bites of the donor AA through the wall of the recipient CA under gentle tension</w:t>
      </w:r>
      <w:r w:rsidR="002125B8" w:rsidRPr="005E1E02">
        <w:t xml:space="preserve"> on the suture</w:t>
      </w:r>
      <w:r w:rsidR="0064619E" w:rsidRPr="005E1E02">
        <w:t>; and (4) the donor AA covering the recipient CA after completion of the anastomosis.</w:t>
      </w:r>
      <w:r w:rsidR="007C2EBE" w:rsidRPr="005E1E02">
        <w:t xml:space="preserve"> </w:t>
      </w:r>
      <w:r w:rsidR="007C2EBE" w:rsidRPr="005E1E02">
        <w:rPr>
          <w:b/>
          <w:bCs/>
        </w:rPr>
        <w:t>(E)</w:t>
      </w:r>
      <w:r w:rsidR="007C2EBE" w:rsidRPr="005E1E02">
        <w:t xml:space="preserve"> Example of a successful </w:t>
      </w:r>
      <w:r w:rsidR="00277A1F" w:rsidRPr="005E1E02">
        <w:t xml:space="preserve">venous </w:t>
      </w:r>
      <w:r w:rsidR="007C2EBE" w:rsidRPr="005E1E02">
        <w:t xml:space="preserve">anastomosis: </w:t>
      </w:r>
      <w:r w:rsidR="006F6E0B" w:rsidRPr="005E1E02">
        <w:t>(1) positioning of the donor pulmonary trunk (PT) and recipient EJV; (2) placement of 11</w:t>
      </w:r>
      <w:r w:rsidR="00A607F3" w:rsidRPr="005E1E02">
        <w:t xml:space="preserve"> </w:t>
      </w:r>
      <w:r w:rsidR="006F6E0B" w:rsidRPr="005E1E02">
        <w:t>-</w:t>
      </w:r>
      <w:r w:rsidR="00A607F3" w:rsidRPr="005E1E02">
        <w:t xml:space="preserve"> </w:t>
      </w:r>
      <w:r w:rsidR="006F6E0B" w:rsidRPr="005E1E02">
        <w:t>0 nylon sutures to secure the anastomosis; and (3) the donor PT sleeve covering the recipient EJV after completion of the anastomosis.</w:t>
      </w:r>
      <w:r w:rsidR="009610E7" w:rsidRPr="005E1E02">
        <w:t xml:space="preserve"> </w:t>
      </w:r>
      <w:r w:rsidRPr="005E1E02">
        <w:rPr>
          <w:b/>
          <w:bCs/>
        </w:rPr>
        <w:t>(</w:t>
      </w:r>
      <w:r w:rsidR="00366EC6" w:rsidRPr="005E1E02">
        <w:rPr>
          <w:b/>
          <w:bCs/>
        </w:rPr>
        <w:t>F</w:t>
      </w:r>
      <w:r w:rsidRPr="005E1E02">
        <w:rPr>
          <w:b/>
          <w:bCs/>
        </w:rPr>
        <w:t>)</w:t>
      </w:r>
      <w:r w:rsidR="0035770B" w:rsidRPr="005E1E02">
        <w:t xml:space="preserve"> Representative photo of visibly red graft post reperfusion</w:t>
      </w:r>
      <w:r w:rsidR="007C2EBE" w:rsidRPr="005E1E02">
        <w:t xml:space="preserve"> with no leakage at the anastomosis site</w:t>
      </w:r>
      <w:r w:rsidR="003028D4" w:rsidRPr="005E1E02">
        <w:t>s</w:t>
      </w:r>
      <w:r w:rsidR="007C2EBE" w:rsidRPr="005E1E02">
        <w:t xml:space="preserve">. </w:t>
      </w:r>
    </w:p>
    <w:p w14:paraId="28777B52" w14:textId="77777777" w:rsidR="001253C7" w:rsidRPr="005E1E02" w:rsidRDefault="001253C7" w:rsidP="00845E60"/>
    <w:p w14:paraId="31E3D6FC" w14:textId="19E124E9" w:rsidR="003D62DB" w:rsidRPr="005E1E02" w:rsidRDefault="003D62DB" w:rsidP="00845E60">
      <w:r w:rsidRPr="005E1E02">
        <w:rPr>
          <w:b/>
          <w:bCs/>
        </w:rPr>
        <w:lastRenderedPageBreak/>
        <w:t xml:space="preserve">Figure </w:t>
      </w:r>
      <w:r w:rsidR="00E923B3" w:rsidRPr="005E1E02">
        <w:rPr>
          <w:b/>
          <w:bCs/>
        </w:rPr>
        <w:t>5</w:t>
      </w:r>
      <w:r w:rsidR="00DB25B8" w:rsidRPr="005E1E02">
        <w:rPr>
          <w:b/>
          <w:bCs/>
        </w:rPr>
        <w:t xml:space="preserve">: </w:t>
      </w:r>
      <w:r w:rsidRPr="005E1E02">
        <w:rPr>
          <w:b/>
          <w:bCs/>
        </w:rPr>
        <w:t>Experimental design for tolerance studies</w:t>
      </w:r>
      <w:r w:rsidR="00740E4E" w:rsidRPr="005E1E02">
        <w:rPr>
          <w:b/>
          <w:bCs/>
        </w:rPr>
        <w:t xml:space="preserve"> and representative graft morphology and </w:t>
      </w:r>
      <w:r w:rsidR="001D1774" w:rsidRPr="005E1E02">
        <w:rPr>
          <w:b/>
          <w:bCs/>
        </w:rPr>
        <w:t>h</w:t>
      </w:r>
      <w:r w:rsidR="00740E4E" w:rsidRPr="005E1E02">
        <w:rPr>
          <w:b/>
          <w:bCs/>
        </w:rPr>
        <w:t>istopathology</w:t>
      </w:r>
      <w:r w:rsidR="005E2929" w:rsidRPr="005E1E02">
        <w:rPr>
          <w:b/>
          <w:bCs/>
        </w:rPr>
        <w:t xml:space="preserve">. </w:t>
      </w:r>
      <w:r w:rsidRPr="005E1E02">
        <w:rPr>
          <w:b/>
          <w:bCs/>
        </w:rPr>
        <w:t>(A)</w:t>
      </w:r>
      <w:r w:rsidRPr="005E1E02">
        <w:t xml:space="preserve"> Schematic of experimental groups: primary abdominal </w:t>
      </w:r>
      <w:r w:rsidR="004A52C8" w:rsidRPr="005E1E02">
        <w:t xml:space="preserve">heart </w:t>
      </w:r>
      <w:r w:rsidRPr="005E1E02">
        <w:t xml:space="preserve">transplant followed by secondary cervical transplant with either donor-matched </w:t>
      </w:r>
      <w:r w:rsidR="00E834C0" w:rsidRPr="005E1E02">
        <w:t>(BALB/c</w:t>
      </w:r>
      <w:r w:rsidR="00005B89" w:rsidRPr="005E1E02">
        <w:t>, H-2</w:t>
      </w:r>
      <w:r w:rsidR="00005B89" w:rsidRPr="005E1E02">
        <w:rPr>
          <w:vertAlign w:val="superscript"/>
        </w:rPr>
        <w:t>d</w:t>
      </w:r>
      <w:r w:rsidR="00E834C0" w:rsidRPr="005E1E02">
        <w:t xml:space="preserve">) </w:t>
      </w:r>
      <w:r w:rsidRPr="005E1E02">
        <w:t xml:space="preserve">or third-party </w:t>
      </w:r>
      <w:r w:rsidR="00E834C0" w:rsidRPr="005E1E02">
        <w:t>(C3H</w:t>
      </w:r>
      <w:r w:rsidR="00005B89" w:rsidRPr="005E1E02">
        <w:t>, H-2</w:t>
      </w:r>
      <w:r w:rsidR="00005B89" w:rsidRPr="005E1E02">
        <w:rPr>
          <w:vertAlign w:val="superscript"/>
        </w:rPr>
        <w:t>k</w:t>
      </w:r>
      <w:r w:rsidR="00E834C0" w:rsidRPr="005E1E02">
        <w:t xml:space="preserve">) </w:t>
      </w:r>
      <w:r w:rsidRPr="005E1E02">
        <w:t>hearts</w:t>
      </w:r>
      <w:r w:rsidR="00590012" w:rsidRPr="005E1E02">
        <w:t xml:space="preserve"> </w:t>
      </w:r>
      <w:r w:rsidR="00125E65" w:rsidRPr="005E1E02">
        <w:t>in</w:t>
      </w:r>
      <w:r w:rsidR="00590012" w:rsidRPr="005E1E02">
        <w:t xml:space="preserve"> C57BL/6</w:t>
      </w:r>
      <w:r w:rsidR="00834153" w:rsidRPr="005E1E02">
        <w:t xml:space="preserve"> (H-2</w:t>
      </w:r>
      <w:r w:rsidR="00834153" w:rsidRPr="005E1E02">
        <w:rPr>
          <w:vertAlign w:val="superscript"/>
        </w:rPr>
        <w:t>b</w:t>
      </w:r>
      <w:r w:rsidR="00834153" w:rsidRPr="005E1E02">
        <w:t>)</w:t>
      </w:r>
      <w:r w:rsidR="00590012" w:rsidRPr="005E1E02">
        <w:t xml:space="preserve"> background recipient</w:t>
      </w:r>
      <w:r w:rsidR="00834153" w:rsidRPr="005E1E02">
        <w:t xml:space="preserve">s </w:t>
      </w:r>
      <w:r w:rsidR="00834153" w:rsidRPr="005E1E02">
        <w:rPr>
          <w:bCs/>
        </w:rPr>
        <w:t>that were tolerant to BALB/c (H-2ᵈ) primary grafts</w:t>
      </w:r>
      <w:r w:rsidRPr="005E1E02">
        <w:t>.</w:t>
      </w:r>
      <w:r w:rsidR="00C165B4" w:rsidRPr="005E1E02">
        <w:t xml:space="preserve"> </w:t>
      </w:r>
      <w:r w:rsidRPr="005E1E02">
        <w:t>(</w:t>
      </w:r>
      <w:r w:rsidRPr="005E1E02">
        <w:rPr>
          <w:b/>
          <w:bCs/>
        </w:rPr>
        <w:t>B</w:t>
      </w:r>
      <w:r w:rsidRPr="005E1E02">
        <w:t>) Kaplan</w:t>
      </w:r>
      <w:r w:rsidR="00E31627" w:rsidRPr="005E1E02">
        <w:t>-</w:t>
      </w:r>
      <w:r w:rsidRPr="005E1E02">
        <w:t>Meier survival curves</w:t>
      </w:r>
      <w:r w:rsidR="00D931DC" w:rsidRPr="005E1E02">
        <w:t xml:space="preserve"> </w:t>
      </w:r>
      <w:r w:rsidR="0047127D" w:rsidRPr="005E1E02">
        <w:t>with</w:t>
      </w:r>
      <w:r w:rsidR="00D931DC" w:rsidRPr="005E1E02">
        <w:t xml:space="preserve"> log-rank test</w:t>
      </w:r>
      <w:r w:rsidRPr="005E1E02">
        <w:t xml:space="preserve"> demonstrating prolonged graft survival in tolerant mice versus rapid rejection of third-party grafts</w:t>
      </w:r>
      <w:r w:rsidR="00DD092F" w:rsidRPr="005E1E02">
        <w:t>, illustrating</w:t>
      </w:r>
      <w:r w:rsidRPr="005E1E02">
        <w:t xml:space="preserve"> how the cervical model is applied to mechanistic studies of immune tolerance.</w:t>
      </w:r>
      <w:r w:rsidR="00C165B4" w:rsidRPr="005E1E02">
        <w:t xml:space="preserve"> </w:t>
      </w:r>
      <w:r w:rsidRPr="005E1E02">
        <w:rPr>
          <w:b/>
          <w:bCs/>
        </w:rPr>
        <w:t>(</w:t>
      </w:r>
      <w:r w:rsidR="00740E4E" w:rsidRPr="005E1E02">
        <w:rPr>
          <w:b/>
          <w:bCs/>
        </w:rPr>
        <w:t>C</w:t>
      </w:r>
      <w:r w:rsidRPr="005E1E02">
        <w:rPr>
          <w:b/>
          <w:bCs/>
        </w:rPr>
        <w:t>)</w:t>
      </w:r>
      <w:r w:rsidRPr="005E1E02">
        <w:t xml:space="preserve"> Gross images of cervical grafts at </w:t>
      </w:r>
      <w:r w:rsidR="007C7429" w:rsidRPr="005E1E02">
        <w:t>endpoint</w:t>
      </w:r>
      <w:r w:rsidRPr="005E1E02">
        <w:t xml:space="preserve">, demonstrating healthy versus necrotic appearance. These representative outcomes confirm the </w:t>
      </w:r>
      <w:r w:rsidR="00D87F7C" w:rsidRPr="005E1E02">
        <w:t>model's interpretability</w:t>
      </w:r>
      <w:r w:rsidRPr="005E1E02">
        <w:t xml:space="preserve"> across both successful and failed </w:t>
      </w:r>
      <w:proofErr w:type="gramStart"/>
      <w:r w:rsidRPr="005E1E02">
        <w:t>grafts</w:t>
      </w:r>
      <w:proofErr w:type="gramEnd"/>
      <w:r w:rsidRPr="005E1E02">
        <w:t>.</w:t>
      </w:r>
      <w:r w:rsidR="005E2929" w:rsidRPr="005E1E02">
        <w:t xml:space="preserve"> </w:t>
      </w:r>
      <w:r w:rsidR="00832A14" w:rsidRPr="005E1E02">
        <w:rPr>
          <w:b/>
          <w:bCs/>
        </w:rPr>
        <w:t>(</w:t>
      </w:r>
      <w:r w:rsidR="00740E4E" w:rsidRPr="005E1E02">
        <w:rPr>
          <w:b/>
          <w:bCs/>
        </w:rPr>
        <w:t>D</w:t>
      </w:r>
      <w:r w:rsidR="00832A14" w:rsidRPr="005E1E02">
        <w:rPr>
          <w:b/>
          <w:bCs/>
        </w:rPr>
        <w:t>)</w:t>
      </w:r>
      <w:r w:rsidR="00832A14" w:rsidRPr="005E1E02">
        <w:t xml:space="preserve"> Hematoxylin and eosin (H&amp;E) staining of </w:t>
      </w:r>
      <w:r w:rsidR="00857C7D" w:rsidRPr="005E1E02">
        <w:t>representative</w:t>
      </w:r>
      <w:r w:rsidR="00760687" w:rsidRPr="005E1E02">
        <w:t xml:space="preserve"> </w:t>
      </w:r>
      <w:r w:rsidR="000E5FF4" w:rsidRPr="005E1E02">
        <w:t xml:space="preserve">cervical grafts: </w:t>
      </w:r>
      <w:r w:rsidR="004A7C82" w:rsidRPr="005E1E02">
        <w:t xml:space="preserve">a syngeneic graft, </w:t>
      </w:r>
      <w:r w:rsidR="000E5FF4" w:rsidRPr="005E1E02">
        <w:t xml:space="preserve">a </w:t>
      </w:r>
      <w:r w:rsidR="00357526" w:rsidRPr="005E1E02">
        <w:t>toleran</w:t>
      </w:r>
      <w:r w:rsidR="000E5FF4" w:rsidRPr="005E1E02">
        <w:t>t</w:t>
      </w:r>
      <w:r w:rsidR="00357526" w:rsidRPr="005E1E02">
        <w:t xml:space="preserve"> full</w:t>
      </w:r>
      <w:r w:rsidR="000E5FF4" w:rsidRPr="005E1E02">
        <w:t xml:space="preserve"> MHC-</w:t>
      </w:r>
      <w:r w:rsidR="00357526" w:rsidRPr="005E1E02">
        <w:t>mismatched donor</w:t>
      </w:r>
      <w:r w:rsidR="000E5FF4" w:rsidRPr="005E1E02">
        <w:t xml:space="preserve"> graft</w:t>
      </w:r>
      <w:r w:rsidR="004A7C82" w:rsidRPr="005E1E02">
        <w:t xml:space="preserve">, and </w:t>
      </w:r>
      <w:r w:rsidR="005D00D4" w:rsidRPr="005E1E02">
        <w:t xml:space="preserve">a </w:t>
      </w:r>
      <w:r w:rsidR="00832A14" w:rsidRPr="005E1E02">
        <w:t>rejected</w:t>
      </w:r>
      <w:r w:rsidR="00357526" w:rsidRPr="005E1E02">
        <w:t xml:space="preserve"> third-party allo</w:t>
      </w:r>
      <w:r w:rsidR="00832A14" w:rsidRPr="005E1E02">
        <w:t xml:space="preserve">graft. </w:t>
      </w:r>
      <w:r w:rsidR="005D00D4" w:rsidRPr="005E1E02">
        <w:t>The t</w:t>
      </w:r>
      <w:r w:rsidR="00832A14" w:rsidRPr="005E1E02">
        <w:t>oleran</w:t>
      </w:r>
      <w:r w:rsidR="0014237E" w:rsidRPr="005E1E02">
        <w:t>t</w:t>
      </w:r>
      <w:r w:rsidR="00832A14" w:rsidRPr="005E1E02">
        <w:t xml:space="preserve"> cardiac allograft show</w:t>
      </w:r>
      <w:r w:rsidR="0014237E" w:rsidRPr="005E1E02">
        <w:t>s</w:t>
      </w:r>
      <w:r w:rsidR="00832A14" w:rsidRPr="005E1E02">
        <w:t xml:space="preserve"> preserved myocardial architecture and minimal peri-anastomotic inflammation</w:t>
      </w:r>
      <w:r w:rsidR="0014237E" w:rsidRPr="005E1E02">
        <w:t xml:space="preserve">, whereas the rejected third-party </w:t>
      </w:r>
      <w:r w:rsidR="00832A14" w:rsidRPr="005E1E02">
        <w:t xml:space="preserve">cardiac allograft </w:t>
      </w:r>
      <w:r w:rsidR="0014237E" w:rsidRPr="005E1E02">
        <w:t xml:space="preserve">shows </w:t>
      </w:r>
      <w:r w:rsidR="00832A14" w:rsidRPr="005E1E02">
        <w:t>interstitial hemorrhage, myocyte necrosis, and perivascular infiltrates.</w:t>
      </w:r>
    </w:p>
    <w:p w14:paraId="26F88D7C" w14:textId="77777777" w:rsidR="004651CC" w:rsidRPr="005E1E02" w:rsidRDefault="004651CC" w:rsidP="00845E60"/>
    <w:p w14:paraId="1F3A0FC1" w14:textId="596CCF1F" w:rsidR="00B05E73" w:rsidRPr="005E1E02" w:rsidRDefault="00B05E73" w:rsidP="00845E60">
      <w:pPr>
        <w:rPr>
          <w:bCs/>
        </w:rPr>
      </w:pPr>
      <w:r w:rsidRPr="005E1E02">
        <w:rPr>
          <w:b/>
        </w:rPr>
        <w:t>Supplementa</w:t>
      </w:r>
      <w:r w:rsidR="0013078E" w:rsidRPr="005E1E02">
        <w:rPr>
          <w:b/>
        </w:rPr>
        <w:t>ry</w:t>
      </w:r>
      <w:r w:rsidRPr="005E1E02">
        <w:rPr>
          <w:b/>
        </w:rPr>
        <w:t xml:space="preserve"> Figure 1</w:t>
      </w:r>
      <w:r w:rsidR="0013078E" w:rsidRPr="005E1E02">
        <w:rPr>
          <w:b/>
        </w:rPr>
        <w:t>:</w:t>
      </w:r>
      <w:r w:rsidR="009D7B8A" w:rsidRPr="005E1E02">
        <w:t xml:space="preserve"> </w:t>
      </w:r>
      <w:r w:rsidR="009D7B8A" w:rsidRPr="005E1E02">
        <w:rPr>
          <w:b/>
        </w:rPr>
        <w:t>Cervical skin incision and closure.</w:t>
      </w:r>
      <w:r w:rsidRPr="005E1E02">
        <w:rPr>
          <w:b/>
        </w:rPr>
        <w:t xml:space="preserve"> </w:t>
      </w:r>
      <w:r w:rsidR="0003777E" w:rsidRPr="005E1E02">
        <w:rPr>
          <w:b/>
        </w:rPr>
        <w:t>(A)</w:t>
      </w:r>
      <w:r w:rsidR="0003777E" w:rsidRPr="005E1E02">
        <w:rPr>
          <w:bCs/>
        </w:rPr>
        <w:t xml:space="preserve"> Longitudinal skin incision with a reversed T-shape over the neck, extending from the sternum to the right mandibular angle. </w:t>
      </w:r>
      <w:r w:rsidR="0003777E" w:rsidRPr="005E1E02">
        <w:rPr>
          <w:b/>
        </w:rPr>
        <w:t>(B)</w:t>
      </w:r>
      <w:r w:rsidR="0003777E" w:rsidRPr="005E1E02">
        <w:rPr>
          <w:bCs/>
        </w:rPr>
        <w:t xml:space="preserve"> Closure of the cervical incision with simple interrupted sutures to minimize postoperative swelling.</w:t>
      </w:r>
    </w:p>
    <w:p w14:paraId="2C001152" w14:textId="77777777" w:rsidR="00A16FB8" w:rsidRPr="005E1E02" w:rsidRDefault="00A16FB8" w:rsidP="00845E60">
      <w:pPr>
        <w:rPr>
          <w:b/>
          <w:bCs/>
        </w:rPr>
      </w:pPr>
    </w:p>
    <w:p w14:paraId="14AB666E" w14:textId="7E2FA7F7" w:rsidR="00555313" w:rsidRPr="005E1E02" w:rsidRDefault="00824C04" w:rsidP="00845E60">
      <w:pPr>
        <w:rPr>
          <w:b/>
        </w:rPr>
      </w:pPr>
      <w:r w:rsidRPr="005E1E02">
        <w:rPr>
          <w:b/>
          <w:bCs/>
        </w:rPr>
        <w:t>Supplementa</w:t>
      </w:r>
      <w:r w:rsidR="00B167C3" w:rsidRPr="005E1E02">
        <w:rPr>
          <w:b/>
          <w:bCs/>
        </w:rPr>
        <w:t>ry</w:t>
      </w:r>
      <w:r w:rsidRPr="005E1E02">
        <w:rPr>
          <w:b/>
          <w:bCs/>
        </w:rPr>
        <w:t xml:space="preserve"> Table 1</w:t>
      </w:r>
      <w:r w:rsidR="00B167C3" w:rsidRPr="005E1E02">
        <w:rPr>
          <w:b/>
          <w:bCs/>
        </w:rPr>
        <w:t>:</w:t>
      </w:r>
      <w:r w:rsidRPr="005E1E02">
        <w:rPr>
          <w:b/>
          <w:bCs/>
        </w:rPr>
        <w:t xml:space="preserve"> Retrospective comparison of cuff-free suture-based versus cuff-based cervical heterotopic heart transplantation in mice.</w:t>
      </w:r>
      <w:r w:rsidRPr="005E1E02">
        <w:rPr>
          <w:b/>
        </w:rPr>
        <w:t xml:space="preserve"> </w:t>
      </w:r>
      <w:r w:rsidRPr="005E1E02">
        <w:rPr>
          <w:bCs/>
        </w:rPr>
        <w:t>Values for operative time, anastomosis time, and estimated blood loss are shown as mean (</w:t>
      </w:r>
      <w:r w:rsidR="00E60F60" w:rsidRPr="005E1E02">
        <w:rPr>
          <w:bCs/>
        </w:rPr>
        <w:t xml:space="preserve">standard </w:t>
      </w:r>
      <w:r w:rsidR="005723C7" w:rsidRPr="005E1E02">
        <w:rPr>
          <w:bCs/>
        </w:rPr>
        <w:t>deviation</w:t>
      </w:r>
      <w:r w:rsidR="00E60F60" w:rsidRPr="005E1E02">
        <w:rPr>
          <w:bCs/>
        </w:rPr>
        <w:t xml:space="preserve">, </w:t>
      </w:r>
      <w:r w:rsidRPr="005E1E02">
        <w:rPr>
          <w:bCs/>
        </w:rPr>
        <w:t>SD) and median (range). Early technical failure, perioperative mortality, and day</w:t>
      </w:r>
      <w:r w:rsidR="006F767A" w:rsidRPr="005E1E02">
        <w:rPr>
          <w:bCs/>
        </w:rPr>
        <w:t xml:space="preserve"> </w:t>
      </w:r>
      <w:r w:rsidRPr="005E1E02">
        <w:rPr>
          <w:bCs/>
        </w:rPr>
        <w:t>7 graft survival are expressed as counts and percentages. P-values for continuous variables were calculated using Welch’s t-test, and P-values for proportions were calculated using Fisher’s exact test.</w:t>
      </w:r>
    </w:p>
    <w:p w14:paraId="423C89B2" w14:textId="77777777" w:rsidR="0074563B" w:rsidRPr="005E1E02" w:rsidRDefault="0074563B" w:rsidP="00845E60">
      <w:pPr>
        <w:rPr>
          <w:b/>
        </w:rPr>
      </w:pPr>
    </w:p>
    <w:p w14:paraId="61734F76" w14:textId="4807ECBC" w:rsidR="00555313" w:rsidRPr="005E1E02" w:rsidRDefault="002F2203" w:rsidP="00845E60">
      <w:pPr>
        <w:rPr>
          <w:b/>
        </w:rPr>
      </w:pPr>
      <w:r w:rsidRPr="005E1E02">
        <w:rPr>
          <w:b/>
          <w:bCs/>
        </w:rPr>
        <w:t>Supplementa</w:t>
      </w:r>
      <w:r w:rsidR="00FE5B77" w:rsidRPr="005E1E02">
        <w:rPr>
          <w:b/>
          <w:bCs/>
        </w:rPr>
        <w:t>ry</w:t>
      </w:r>
      <w:r w:rsidRPr="005E1E02">
        <w:rPr>
          <w:b/>
          <w:bCs/>
        </w:rPr>
        <w:t xml:space="preserve"> Video 1</w:t>
      </w:r>
      <w:r w:rsidR="00FE5B77" w:rsidRPr="005E1E02">
        <w:rPr>
          <w:b/>
          <w:bCs/>
        </w:rPr>
        <w:t>:</w:t>
      </w:r>
      <w:r w:rsidRPr="005E1E02">
        <w:rPr>
          <w:b/>
          <w:bCs/>
        </w:rPr>
        <w:t xml:space="preserve"> Successful arterial and venous anastomoses with immediate graft contraction.</w:t>
      </w:r>
      <w:r w:rsidRPr="005E1E02">
        <w:rPr>
          <w:bCs/>
        </w:rPr>
        <w:t xml:space="preserve"> This video demonstrates a successful cervical heterotopic heart transplantation. After completi</w:t>
      </w:r>
      <w:r w:rsidR="00D87F7C" w:rsidRPr="005E1E02">
        <w:rPr>
          <w:bCs/>
        </w:rPr>
        <w:t>ng</w:t>
      </w:r>
      <w:r w:rsidRPr="005E1E02">
        <w:rPr>
          <w:bCs/>
        </w:rPr>
        <w:t xml:space="preserve"> the end-to-end arterial and venous anastomoses and releas</w:t>
      </w:r>
      <w:r w:rsidR="00D87F7C" w:rsidRPr="005E1E02">
        <w:rPr>
          <w:bCs/>
        </w:rPr>
        <w:t>ing</w:t>
      </w:r>
      <w:r w:rsidRPr="005E1E02">
        <w:rPr>
          <w:bCs/>
        </w:rPr>
        <w:t xml:space="preserve"> the vascular clamps, the graft rapidly fills with blood and </w:t>
      </w:r>
      <w:r w:rsidR="00D87F7C" w:rsidRPr="005E1E02">
        <w:rPr>
          <w:bCs/>
        </w:rPr>
        <w:t>exhibit</w:t>
      </w:r>
      <w:r w:rsidRPr="005E1E02">
        <w:rPr>
          <w:bCs/>
        </w:rPr>
        <w:t xml:space="preserve">s immediate, strong, </w:t>
      </w:r>
      <w:r w:rsidR="00D87F7C" w:rsidRPr="005E1E02">
        <w:rPr>
          <w:bCs/>
        </w:rPr>
        <w:t xml:space="preserve">and </w:t>
      </w:r>
      <w:r w:rsidRPr="005E1E02">
        <w:rPr>
          <w:bCs/>
        </w:rPr>
        <w:t>rhythmic contraction, indicating adequate perfusion and patency.</w:t>
      </w:r>
    </w:p>
    <w:p w14:paraId="60979BCC" w14:textId="77777777" w:rsidR="00555313" w:rsidRPr="005E1E02" w:rsidRDefault="00555313" w:rsidP="00845E60">
      <w:pPr>
        <w:rPr>
          <w:b/>
        </w:rPr>
      </w:pPr>
    </w:p>
    <w:p w14:paraId="4FB8A18B" w14:textId="7E4D8DC7" w:rsidR="00BA4919" w:rsidRPr="005E1E02" w:rsidRDefault="00BA4919" w:rsidP="00845E60">
      <w:pPr>
        <w:rPr>
          <w:b/>
        </w:rPr>
      </w:pPr>
      <w:r w:rsidRPr="005E1E02">
        <w:rPr>
          <w:b/>
          <w:bCs/>
        </w:rPr>
        <w:t>Supplementa</w:t>
      </w:r>
      <w:r w:rsidR="00FE5B77" w:rsidRPr="005E1E02">
        <w:rPr>
          <w:b/>
          <w:bCs/>
        </w:rPr>
        <w:t>ry</w:t>
      </w:r>
      <w:r w:rsidRPr="005E1E02">
        <w:rPr>
          <w:b/>
          <w:bCs/>
        </w:rPr>
        <w:t xml:space="preserve"> Video 2</w:t>
      </w:r>
      <w:r w:rsidR="00FE5B77" w:rsidRPr="005E1E02">
        <w:rPr>
          <w:b/>
          <w:bCs/>
        </w:rPr>
        <w:t>:</w:t>
      </w:r>
      <w:r w:rsidRPr="005E1E02">
        <w:rPr>
          <w:b/>
          <w:bCs/>
        </w:rPr>
        <w:t xml:space="preserve"> Monitoring graft pulsation at the cervical transplantation site.</w:t>
      </w:r>
      <w:r w:rsidR="001E70AB" w:rsidRPr="005E1E02">
        <w:rPr>
          <w:bCs/>
        </w:rPr>
        <w:t xml:space="preserve"> </w:t>
      </w:r>
      <w:r w:rsidRPr="005E1E02">
        <w:rPr>
          <w:bCs/>
        </w:rPr>
        <w:t xml:space="preserve">This video illustrates </w:t>
      </w:r>
      <w:r w:rsidR="00114BFF" w:rsidRPr="005E1E02">
        <w:rPr>
          <w:bCs/>
        </w:rPr>
        <w:t xml:space="preserve">the </w:t>
      </w:r>
      <w:r w:rsidRPr="005E1E02">
        <w:rPr>
          <w:bCs/>
        </w:rPr>
        <w:t xml:space="preserve">assessment of secondary cervical graft </w:t>
      </w:r>
      <w:r w:rsidR="001C0CB8" w:rsidRPr="005E1E02">
        <w:t>pulsation</w:t>
      </w:r>
      <w:r w:rsidR="001C0CB8" w:rsidRPr="005E1E02">
        <w:rPr>
          <w:bCs/>
        </w:rPr>
        <w:t xml:space="preserve"> </w:t>
      </w:r>
      <w:r w:rsidRPr="005E1E02">
        <w:rPr>
          <w:bCs/>
        </w:rPr>
        <w:t xml:space="preserve">in a </w:t>
      </w:r>
      <w:r w:rsidR="00814ADD" w:rsidRPr="005E1E02">
        <w:rPr>
          <w:bCs/>
        </w:rPr>
        <w:t>recipient</w:t>
      </w:r>
      <w:r w:rsidRPr="005E1E02">
        <w:rPr>
          <w:bCs/>
        </w:rPr>
        <w:t>. Graft pulsation is visualized through the cervical skin at the transplantation site, allowing noninvasive longitudinal monitoring of graft survival and function.</w:t>
      </w:r>
    </w:p>
    <w:p w14:paraId="43379545" w14:textId="77777777" w:rsidR="00555313" w:rsidRPr="005E1E02" w:rsidRDefault="00555313" w:rsidP="00845E60">
      <w:pPr>
        <w:rPr>
          <w:b/>
        </w:rPr>
      </w:pPr>
    </w:p>
    <w:p w14:paraId="3DE3D116" w14:textId="12D4F50F" w:rsidR="008F6613" w:rsidRPr="005E1E02" w:rsidRDefault="00551D82" w:rsidP="00845E60">
      <w:pPr>
        <w:pStyle w:val="Heading1"/>
        <w:spacing w:before="0" w:after="0"/>
        <w:rPr>
          <w:sz w:val="24"/>
          <w:szCs w:val="24"/>
        </w:rPr>
      </w:pPr>
      <w:r w:rsidRPr="005E1E02">
        <w:rPr>
          <w:sz w:val="24"/>
          <w:szCs w:val="24"/>
        </w:rPr>
        <w:t xml:space="preserve">DISCUSSION: </w:t>
      </w:r>
    </w:p>
    <w:p w14:paraId="349601A7" w14:textId="387D814A" w:rsidR="008F6613" w:rsidRPr="005E1E02" w:rsidRDefault="0050568C" w:rsidP="00845E60">
      <w:pPr>
        <w:pBdr>
          <w:top w:val="nil"/>
          <w:left w:val="nil"/>
          <w:bottom w:val="nil"/>
          <w:right w:val="nil"/>
          <w:between w:val="nil"/>
        </w:pBdr>
      </w:pPr>
      <w:r w:rsidRPr="005E1E02">
        <w:t xml:space="preserve">Murine heart transplantation models have played a </w:t>
      </w:r>
      <w:r w:rsidR="00B00160" w:rsidRPr="005E1E02">
        <w:t>critical</w:t>
      </w:r>
      <w:r w:rsidRPr="005E1E02">
        <w:t xml:space="preserve"> role in advancing our understanding of transplant immuno</w:t>
      </w:r>
      <w:r w:rsidR="00B00160" w:rsidRPr="005E1E02">
        <w:t>logy</w:t>
      </w:r>
      <w:r w:rsidRPr="005E1E02">
        <w:t xml:space="preserve">. Since the development of the original heterotopic abdominal model, these systems have been </w:t>
      </w:r>
      <w:r w:rsidR="00861D4E" w:rsidRPr="005E1E02">
        <w:t xml:space="preserve">utilized </w:t>
      </w:r>
      <w:r w:rsidRPr="005E1E02">
        <w:t xml:space="preserve">to characterize the cellular and molecular mechanisms of rejection, test novel immunosuppressive regimens, and evaluate genetic modifications in </w:t>
      </w:r>
      <w:r w:rsidR="00D87F7C" w:rsidRPr="005E1E02">
        <w:t xml:space="preserve">both </w:t>
      </w:r>
      <w:r w:rsidRPr="005E1E02">
        <w:t xml:space="preserve">donor </w:t>
      </w:r>
      <w:r w:rsidR="00D87F7C" w:rsidRPr="005E1E02">
        <w:t>and</w:t>
      </w:r>
      <w:r w:rsidRPr="005E1E02">
        <w:t xml:space="preserve"> recipient strain</w:t>
      </w:r>
      <w:r w:rsidR="00252552" w:rsidRPr="005E1E02">
        <w:fldChar w:fldCharType="begin">
          <w:fldData xml:space="preserve">PEVuZE5vdGU+PENpdGU+PEF1dGhvcj5Cb3JnZXM8L0F1dGhvcj48WWVhcj4yMDIxPC9ZZWFyPjxS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</w:fldData>
        </w:fldChar>
      </w:r>
      <w:r w:rsidR="00A5507B" w:rsidRPr="005E1E02">
        <w:instrText xml:space="preserve"> ADDIN EN.CITE </w:instrText>
      </w:r>
      <w:r w:rsidR="00A5507B" w:rsidRPr="005E1E02">
        <w:fldChar w:fldCharType="begin">
          <w:fldData xml:space="preserve">PEVuZE5vdGU+PENpdGU+PEF1dGhvcj5Cb3JnZXM8L0F1dGhvcj48WWVhcj4yMDIxPC9ZZWFyPjxS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</w:fldData>
        </w:fldChar>
      </w:r>
      <w:r w:rsidR="00A5507B" w:rsidRPr="005E1E02">
        <w:instrText xml:space="preserve"> ADDIN EN.CITE.DATA </w:instrText>
      </w:r>
      <w:r w:rsidR="00A5507B" w:rsidRPr="005E1E02">
        <w:fldChar w:fldCharType="end"/>
      </w:r>
      <w:r w:rsidR="00252552" w:rsidRPr="005E1E02">
        <w:fldChar w:fldCharType="separate"/>
      </w:r>
      <w:r w:rsidR="00A5507B" w:rsidRPr="005E1E02">
        <w:rPr>
          <w:vertAlign w:val="superscript"/>
        </w:rPr>
        <w:t>8,17,31</w:t>
      </w:r>
      <w:r w:rsidR="00252552" w:rsidRPr="005E1E02">
        <w:fldChar w:fldCharType="end"/>
      </w:r>
      <w:r w:rsidRPr="005E1E02">
        <w:t xml:space="preserve">. The ability to use inbred and transgenic mice provides unique </w:t>
      </w:r>
      <w:r w:rsidRPr="005E1E02">
        <w:lastRenderedPageBreak/>
        <w:t>opportunities to dissect immune pathways in a controlled setting</w:t>
      </w:r>
      <w:r w:rsidR="00D41B12" w:rsidRPr="005E1E02">
        <w:t>. F</w:t>
      </w:r>
      <w:r w:rsidRPr="005E1E02">
        <w:t xml:space="preserve">indings from murine models have informed both preclinical studies </w:t>
      </w:r>
      <w:r w:rsidR="001D47AF" w:rsidRPr="005E1E02">
        <w:t xml:space="preserve">in large animals </w:t>
      </w:r>
      <w:r w:rsidRPr="005E1E02">
        <w:t>and early-phase clinical trials</w:t>
      </w:r>
      <w:r w:rsidR="00F66B8D" w:rsidRPr="005E1E02">
        <w:fldChar w:fldCharType="begin"/>
      </w:r>
      <w:r w:rsidR="00A5507B" w:rsidRPr="005E1E02">
        <w:instrText xml:space="preserve"> ADDIN EN.CITE &lt;EndNote&gt;&lt;Cite&gt;&lt;Author&gt;Miller&lt;/Author&gt;&lt;Year&gt;2022&lt;/Year&gt;&lt;RecNum&gt;828&lt;/RecNum&gt;&lt;DisplayText&gt;&lt;style face="superscript"&gt;32&lt;/style&gt;&lt;/DisplayText&gt;&lt;record&gt;&lt;rec-number&gt;828&lt;/rec-number&gt;&lt;foreign-keys&gt;&lt;key app="EN" db-id="09fzs5xvprsa0be2st5px5ai0spvtxd5fefz" timestamp="1759511540"&gt;828&lt;/key&gt;&lt;/foreign-keys&gt;&lt;ref-type name="Journal Article"&gt;17&lt;/ref-type&gt;&lt;contributors&gt;&lt;authors&gt;&lt;author&gt;Miller, Cynthia L&lt;/author&gt;&lt;author&gt;Madsen, Joren C&lt;/author&gt;&lt;/authors&gt;&lt;/contributors&gt;&lt;titles&gt;&lt;title&gt;Targeting IL‐6 to prevent cardiac allograft rejection&lt;/title&gt;&lt;secondary-title&gt;American Journal of Transplantation&lt;/secondary-title&gt;&lt;/titles&gt;&lt;periodical&gt;&lt;full-title&gt;American Journal of Transplantation&lt;/full-title&gt;&lt;/periodical&gt;&lt;pages&gt;12-17&lt;/pages&gt;&lt;volume&gt;22&lt;/volume&gt;&lt;dates&gt;&lt;year&gt;2022&lt;/year&gt;&lt;/dates&gt;&lt;isbn&gt;1600-6135&lt;/isbn&gt;&lt;urls&gt;&lt;/urls&gt;&lt;/record&gt;&lt;/Cite&gt;&lt;/EndNote&gt;</w:instrText>
      </w:r>
      <w:r w:rsidR="00F66B8D" w:rsidRPr="005E1E02">
        <w:fldChar w:fldCharType="separate"/>
      </w:r>
      <w:r w:rsidR="00A5507B" w:rsidRPr="005E1E02">
        <w:rPr>
          <w:vertAlign w:val="superscript"/>
        </w:rPr>
        <w:t>32</w:t>
      </w:r>
      <w:r w:rsidR="00F66B8D" w:rsidRPr="005E1E02">
        <w:fldChar w:fldCharType="end"/>
      </w:r>
      <w:r w:rsidRPr="005E1E02">
        <w:t xml:space="preserve">. </w:t>
      </w:r>
      <w:r w:rsidR="0050281F" w:rsidRPr="005E1E02">
        <w:t>Within this framework, murine secondary cardiac transplantation models enable us to</w:t>
      </w:r>
      <w:r w:rsidR="00E46FB4" w:rsidRPr="005E1E02">
        <w:t xml:space="preserve"> directly</w:t>
      </w:r>
      <w:r w:rsidR="0050281F" w:rsidRPr="005E1E02">
        <w:t xml:space="preserve"> evaluate donor-specific tolerance and alloimmune memory responses. </w:t>
      </w:r>
      <w:r w:rsidR="00FC1920" w:rsidRPr="005E1E02">
        <w:t>The cervical secondary transplantation model described here</w:t>
      </w:r>
      <w:r w:rsidR="008B11AD" w:rsidRPr="005E1E02">
        <w:t xml:space="preserve"> supports rigorous testing of immune tolerance, defined as the acceptance of allografts in the absence of continuous immunosuppression</w:t>
      </w:r>
      <w:r w:rsidR="00D030F7" w:rsidRPr="005E1E02">
        <w:fldChar w:fldCharType="begin">
          <w:fldData xml:space="preserve">PEVuZE5vdGU+PENpdGU+PEF1dGhvcj5Cb3JnZXM8L0F1dGhvcj48WWVhcj4yMDIxPC9ZZWFyPjxS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==
</w:fldData>
        </w:fldChar>
      </w:r>
      <w:r w:rsidR="00DA299A" w:rsidRPr="005E1E02">
        <w:instrText xml:space="preserve"> ADDIN EN.CITE </w:instrText>
      </w:r>
      <w:r w:rsidR="00DA299A" w:rsidRPr="005E1E02">
        <w:fldChar w:fldCharType="begin">
          <w:fldData xml:space="preserve">PEVuZE5vdGU+PENpdGU+PEF1dGhvcj5Cb3JnZXM8L0F1dGhvcj48WWVhcj4yMDIxPC9ZZWFyPjxS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==
</w:fldData>
        </w:fldChar>
      </w:r>
      <w:r w:rsidR="00DA299A" w:rsidRPr="005E1E02">
        <w:instrText xml:space="preserve"> ADDIN EN.CITE.DATA </w:instrText>
      </w:r>
      <w:r w:rsidR="00DA299A" w:rsidRPr="005E1E02">
        <w:fldChar w:fldCharType="end"/>
      </w:r>
      <w:r w:rsidR="00D030F7" w:rsidRPr="005E1E02">
        <w:fldChar w:fldCharType="separate"/>
      </w:r>
      <w:r w:rsidR="00DA299A" w:rsidRPr="005E1E02">
        <w:rPr>
          <w:vertAlign w:val="superscript"/>
        </w:rPr>
        <w:t>8</w:t>
      </w:r>
      <w:r w:rsidR="00D030F7" w:rsidRPr="005E1E02">
        <w:fldChar w:fldCharType="end"/>
      </w:r>
      <w:r w:rsidR="008B11AD" w:rsidRPr="005E1E02">
        <w:t xml:space="preserve">. </w:t>
      </w:r>
      <w:r w:rsidR="008F6613" w:rsidRPr="005E1E02">
        <w:t>Tolerance represents a central goal of the field because current regimens, while effective against T cell</w:t>
      </w:r>
      <w:r w:rsidR="00960618" w:rsidRPr="005E1E02">
        <w:t>-</w:t>
      </w:r>
      <w:r w:rsidR="008F6613" w:rsidRPr="005E1E02">
        <w:t>mediated rejection, do not prevent antibody-mediated rejection and are associated with substantial toxicity</w:t>
      </w:r>
      <w:r w:rsidR="00BF6276" w:rsidRPr="005E1E02">
        <w:fldChar w:fldCharType="begin">
          <w:fldData xml:space="preserve">PEVuZE5vdGU+PENpdGU+PEF1dGhvcj5TY2htaXR6PC9BdXRob3I+PFllYXI+MjAyMDwvWWVhcj48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C9w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</w:fldData>
        </w:fldChar>
      </w:r>
      <w:r w:rsidR="00A5507B" w:rsidRPr="005E1E02">
        <w:instrText xml:space="preserve"> ADDIN EN.CITE </w:instrText>
      </w:r>
      <w:r w:rsidR="00A5507B" w:rsidRPr="005E1E02">
        <w:fldChar w:fldCharType="begin">
          <w:fldData xml:space="preserve">PEVuZE5vdGU+PENpdGU+PEF1dGhvcj5TY2htaXR6PC9BdXRob3I+PFllYXI+MjAyMDwvWWVhcj48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C9w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</w:fldData>
        </w:fldChar>
      </w:r>
      <w:r w:rsidR="00A5507B" w:rsidRPr="005E1E02">
        <w:instrText xml:space="preserve"> ADDIN EN.CITE.DATA </w:instrText>
      </w:r>
      <w:r w:rsidR="00A5507B" w:rsidRPr="005E1E02">
        <w:fldChar w:fldCharType="end"/>
      </w:r>
      <w:r w:rsidR="00BF6276" w:rsidRPr="005E1E02">
        <w:fldChar w:fldCharType="separate"/>
      </w:r>
      <w:r w:rsidR="00A5507B" w:rsidRPr="005E1E02">
        <w:rPr>
          <w:vertAlign w:val="superscript"/>
        </w:rPr>
        <w:t>33</w:t>
      </w:r>
      <w:r w:rsidR="00BF6276" w:rsidRPr="005E1E02">
        <w:fldChar w:fldCharType="end"/>
      </w:r>
      <w:r w:rsidR="008F6613" w:rsidRPr="005E1E02">
        <w:t xml:space="preserve">. </w:t>
      </w:r>
      <w:r w:rsidR="00C56B79" w:rsidRPr="005E1E02">
        <w:t>Performing secondary cervical transplants with donor-matched and third-party grafts provides a practical way to assess donor specificity of tolerance, a critical endpoint in mechanistic studies</w:t>
      </w:r>
      <w:r w:rsidR="00D723A8" w:rsidRPr="005E1E02">
        <w:fldChar w:fldCharType="begin">
          <w:fldData xml:space="preserve">PEVuZE5vdGU+PENpdGU+PEF1dGhvcj5Cb3JnZXM8L0F1dGhvcj48WWVhcj4yMDIxPC9ZZWFyPjxS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==
</w:fldData>
        </w:fldChar>
      </w:r>
      <w:r w:rsidR="00D723A8" w:rsidRPr="005E1E02">
        <w:instrText xml:space="preserve"> ADDIN EN.CITE </w:instrText>
      </w:r>
      <w:r w:rsidR="00D723A8" w:rsidRPr="005E1E02">
        <w:fldChar w:fldCharType="begin">
          <w:fldData xml:space="preserve">PEVuZE5vdGU+PENpdGU+PEF1dGhvcj5Cb3JnZXM8L0F1dGhvcj48WWVhcj4yMDIxPC9ZZWFyPjxS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==
</w:fldData>
        </w:fldChar>
      </w:r>
      <w:r w:rsidR="00D723A8" w:rsidRPr="005E1E02">
        <w:instrText xml:space="preserve"> ADDIN EN.CITE.DATA </w:instrText>
      </w:r>
      <w:r w:rsidR="00D723A8" w:rsidRPr="005E1E02">
        <w:fldChar w:fldCharType="end"/>
      </w:r>
      <w:r w:rsidR="00D723A8" w:rsidRPr="005E1E02">
        <w:fldChar w:fldCharType="separate"/>
      </w:r>
      <w:r w:rsidR="00D723A8" w:rsidRPr="005E1E02">
        <w:rPr>
          <w:vertAlign w:val="superscript"/>
        </w:rPr>
        <w:t>8,13,17</w:t>
      </w:r>
      <w:r w:rsidR="00D723A8" w:rsidRPr="005E1E02">
        <w:fldChar w:fldCharType="end"/>
      </w:r>
      <w:r w:rsidR="00C56B79" w:rsidRPr="005E1E02">
        <w:t>.</w:t>
      </w:r>
    </w:p>
    <w:p w14:paraId="7D5BAF4B" w14:textId="77777777" w:rsidR="008B1B29" w:rsidRPr="005E1E02" w:rsidRDefault="008B1B29" w:rsidP="00845E60">
      <w:pPr>
        <w:pBdr>
          <w:top w:val="nil"/>
          <w:left w:val="nil"/>
          <w:bottom w:val="nil"/>
          <w:right w:val="nil"/>
          <w:between w:val="nil"/>
        </w:pBdr>
      </w:pPr>
    </w:p>
    <w:p w14:paraId="237098DE" w14:textId="0BE44618" w:rsidR="00B27BC7" w:rsidRPr="005E1E02" w:rsidRDefault="001E6594" w:rsidP="00845E60">
      <w:pPr>
        <w:pBdr>
          <w:top w:val="nil"/>
          <w:left w:val="nil"/>
          <w:bottom w:val="nil"/>
          <w:right w:val="nil"/>
          <w:between w:val="nil"/>
        </w:pBdr>
      </w:pPr>
      <w:r w:rsidRPr="005E1E02">
        <w:t>Relative to conventional cuff-based methods, the cuff-free suture technique eliminates intraluminal synthetic material at the anastomotic site, thereby avoiding direct polymer–blood contact and potential cuff-related artifacts</w:t>
      </w:r>
      <w:r w:rsidR="00C43C93" w:rsidRPr="005E1E02">
        <w:fldChar w:fldCharType="begin"/>
      </w:r>
      <w:r w:rsidR="00A5507B" w:rsidRPr="005E1E02">
        <w:instrText xml:space="preserve"> ADDIN EN.CITE &lt;EndNote&gt;&lt;Cite&gt;&lt;Author&gt;Lazar&lt;/Author&gt;&lt;Year&gt;2023&lt;/Year&gt;&lt;RecNum&gt;815&lt;/RecNum&gt;&lt;DisplayText&gt;&lt;style face="superscript"&gt;28&lt;/style&gt;&lt;/DisplayText&gt;&lt;record&gt;&lt;rec-number&gt;815&lt;/rec-number&gt;&lt;foreign-keys&gt;&lt;key app="EN" db-id="09fzs5xvprsa0be2st5px5ai0spvtxd5fefz" timestamp="1759273619"&gt;815&lt;/key&gt;&lt;/foreign-keys&gt;&lt;ref-type name="Journal Article"&gt;17&lt;/ref-type&gt;&lt;contributors&gt;&lt;authors&gt;&lt;author&gt;Lazar, Kat M.&lt;/author&gt;&lt;author&gt;Shetty, Shamitha&lt;/author&gt;&lt;author&gt;Chilkoti, Ashutosh&lt;/author&gt;&lt;author&gt;Collier, Joel H.&lt;/author&gt;&lt;/authors&gt;&lt;/contributors&gt;&lt;titles&gt;&lt;title&gt;Immune-active polymeric materials for the treatment of inflammatory diseases&lt;/title&gt;&lt;secondary-title&gt;Current Opinion in Colloid &amp;amp; Interface Science&lt;/secondary-title&gt;&lt;/titles&gt;&lt;periodical&gt;&lt;full-title&gt;Current Opinion in Colloid &amp;amp; Interface Science&lt;/full-title&gt;&lt;/periodical&gt;&lt;pages&gt;101726&lt;/pages&gt;&lt;volume&gt;67&lt;/volume&gt;&lt;keywords&gt;&lt;keyword&gt;Immunoengineering&lt;/keyword&gt;&lt;keyword&gt;Polymer biomaterials&lt;/keyword&gt;&lt;keyword&gt;Inflammation&lt;/keyword&gt;&lt;keyword&gt;Autoimmunity&lt;/keyword&gt;&lt;/keywords&gt;&lt;dates&gt;&lt;year&gt;2023&lt;/year&gt;&lt;pub-dates&gt;&lt;date&gt;2023/10/01/&lt;/date&gt;&lt;/pub-dates&gt;&lt;/dates&gt;&lt;isbn&gt;1359-0294&lt;/isbn&gt;&lt;urls&gt;&lt;related-urls&gt;&lt;url&gt;https://www.sciencedirect.com/science/article/pii/S1359029423000511&lt;/url&gt;&lt;/related-urls&gt;&lt;/urls&gt;&lt;electronic-resource-num&gt;https://doi.org/10.1016/j.cocis.2023.101726&lt;/electronic-resource-num&gt;&lt;/record&gt;&lt;/Cite&gt;&lt;/EndNote&gt;</w:instrText>
      </w:r>
      <w:r w:rsidR="00C43C93" w:rsidRPr="005E1E02">
        <w:fldChar w:fldCharType="separate"/>
      </w:r>
      <w:r w:rsidR="00A5507B" w:rsidRPr="005E1E02">
        <w:rPr>
          <w:vertAlign w:val="superscript"/>
        </w:rPr>
        <w:t>28</w:t>
      </w:r>
      <w:r w:rsidR="00C43C93" w:rsidRPr="005E1E02">
        <w:fldChar w:fldCharType="end"/>
      </w:r>
      <w:r w:rsidR="008F6613" w:rsidRPr="005E1E02">
        <w:t xml:space="preserve">. </w:t>
      </w:r>
      <w:r w:rsidR="004E4623" w:rsidRPr="005E1E02">
        <w:t xml:space="preserve">Studies in other vascular settings </w:t>
      </w:r>
      <w:r w:rsidR="003C4DEF" w:rsidRPr="005E1E02">
        <w:t>suggest</w:t>
      </w:r>
      <w:r w:rsidR="004E4623" w:rsidRPr="005E1E02">
        <w:t xml:space="preserve"> that end-to-end geometries can generate less disturbed flow than some end-to-side or cuff configurations</w:t>
      </w:r>
      <w:r w:rsidR="0044665A" w:rsidRPr="005E1E02">
        <w:fldChar w:fldCharType="begin">
          <w:fldData xml:space="preserve">PEVuZE5vdGU+PENpdGU+PEF1dGhvcj5GaWxsaW5nZXI8L0F1dGhvcj48WWVhcj4xOTkwPC9ZZWFy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</w:fldData>
        </w:fldChar>
      </w:r>
      <w:r w:rsidR="00EA4EEE" w:rsidRPr="005E1E02">
        <w:instrText xml:space="preserve"> ADDIN EN.CITE </w:instrText>
      </w:r>
      <w:r w:rsidR="00EA4EEE" w:rsidRPr="005E1E02">
        <w:fldChar w:fldCharType="begin">
          <w:fldData xml:space="preserve">PEVuZE5vdGU+PENpdGU+PEF1dGhvcj5GaWxsaW5nZXI8L0F1dGhvcj48WWVhcj4xOTkwPC9ZZWFy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</w:fldData>
        </w:fldChar>
      </w:r>
      <w:r w:rsidR="00EA4EEE" w:rsidRPr="005E1E02">
        <w:instrText xml:space="preserve"> ADDIN EN.CITE.DATA </w:instrText>
      </w:r>
      <w:r w:rsidR="00EA4EEE" w:rsidRPr="005E1E02">
        <w:fldChar w:fldCharType="end"/>
      </w:r>
      <w:r w:rsidR="0044665A" w:rsidRPr="005E1E02">
        <w:fldChar w:fldCharType="separate"/>
      </w:r>
      <w:r w:rsidR="00EA4EEE" w:rsidRPr="005E1E02">
        <w:rPr>
          <w:vertAlign w:val="superscript"/>
        </w:rPr>
        <w:t>34,35</w:t>
      </w:r>
      <w:r w:rsidR="0044665A" w:rsidRPr="005E1E02">
        <w:fldChar w:fldCharType="end"/>
      </w:r>
      <w:r w:rsidR="00BD7241">
        <w:t xml:space="preserve">. </w:t>
      </w:r>
      <w:r w:rsidR="00AC5FFD">
        <w:t>Although</w:t>
      </w:r>
      <w:r w:rsidR="00E07441" w:rsidRPr="005E1E02">
        <w:t xml:space="preserve"> we did not directly compare </w:t>
      </w:r>
      <w:r w:rsidR="00C37AF9" w:rsidRPr="005E1E02">
        <w:t xml:space="preserve">graft </w:t>
      </w:r>
      <w:r w:rsidR="00E07441" w:rsidRPr="005E1E02">
        <w:t>hemodynamics or peri-anastomotic inflammation between techniques in this study.</w:t>
      </w:r>
      <w:r w:rsidR="0040095E" w:rsidRPr="005E1E02">
        <w:t xml:space="preserve"> We therefore view reduced biomaterial exposure and a more straightforward inflow</w:t>
      </w:r>
      <w:r w:rsidR="00D87F7C" w:rsidRPr="005E1E02">
        <w:t>-</w:t>
      </w:r>
      <w:r w:rsidR="0040095E" w:rsidRPr="005E1E02">
        <w:t>outflow pattern as conceptual advantages rather than demonstrated superiority over cuff-based cervical grafts.</w:t>
      </w:r>
      <w:r w:rsidR="0023273A" w:rsidRPr="005E1E02">
        <w:t xml:space="preserve"> </w:t>
      </w:r>
      <w:r w:rsidR="008F6613" w:rsidRPr="005E1E02">
        <w:t xml:space="preserve">These </w:t>
      </w:r>
      <w:r w:rsidR="00F45D97" w:rsidRPr="005E1E02">
        <w:t xml:space="preserve">features </w:t>
      </w:r>
      <w:r w:rsidR="008F6613" w:rsidRPr="005E1E02">
        <w:t xml:space="preserve">are especially relevant in tolerance research, where subtle changes in immune cell trafficking or vascular injury could bias results. </w:t>
      </w:r>
      <w:r w:rsidR="0023273A" w:rsidRPr="005E1E02">
        <w:t xml:space="preserve">From a practical standpoint, our experience suggests that the suture-based approach is also useful for small-caliber vessels such as those encountered in </w:t>
      </w:r>
      <w:r w:rsidR="00696875" w:rsidRPr="005E1E02">
        <w:t>genetically modified</w:t>
      </w:r>
      <w:r w:rsidR="0023273A" w:rsidRPr="005E1E02">
        <w:t xml:space="preserve"> or immunosuppressed mice, where cuffs can be technically challenging to apply.</w:t>
      </w:r>
    </w:p>
    <w:p w14:paraId="573A7761" w14:textId="77777777" w:rsidR="008F6613" w:rsidRPr="005E1E02" w:rsidRDefault="008F6613" w:rsidP="00845E60">
      <w:pPr>
        <w:pBdr>
          <w:top w:val="nil"/>
          <w:left w:val="nil"/>
          <w:bottom w:val="nil"/>
          <w:right w:val="nil"/>
          <w:between w:val="nil"/>
        </w:pBdr>
      </w:pPr>
    </w:p>
    <w:p w14:paraId="425D3A08" w14:textId="0A3FE817" w:rsidR="00D079A8" w:rsidRPr="005E1E02" w:rsidRDefault="00D079A8" w:rsidP="00845E60">
      <w:pPr>
        <w:pBdr>
          <w:top w:val="nil"/>
          <w:left w:val="nil"/>
          <w:bottom w:val="nil"/>
          <w:right w:val="nil"/>
          <w:between w:val="nil"/>
        </w:pBdr>
      </w:pPr>
      <w:r w:rsidRPr="005E1E02">
        <w:t xml:space="preserve">A critical determinant of success in cuff-free cervical heterotopic heart transplantation is the quality of the vascular anastomoses. Precise isolation of the carotid artery and external jugular vein, atraumatic vessel handling, and evenly spaced end-to-end sutures are essential for maintaining </w:t>
      </w:r>
      <w:proofErr w:type="gramStart"/>
      <w:r w:rsidRPr="005E1E02">
        <w:t>patency</w:t>
      </w:r>
      <w:proofErr w:type="gramEnd"/>
      <w:r w:rsidRPr="005E1E02">
        <w:t>. Intraoperative patency testing</w:t>
      </w:r>
      <w:r w:rsidR="00E542DA" w:rsidRPr="005E1E02">
        <w:t>, achieved through</w:t>
      </w:r>
      <w:r w:rsidRPr="005E1E02">
        <w:t xml:space="preserve"> gentle flushing and immediate visual confirmation of graft contraction</w:t>
      </w:r>
      <w:r w:rsidR="00E542DA" w:rsidRPr="005E1E02">
        <w:t>,</w:t>
      </w:r>
      <w:r w:rsidRPr="005E1E02">
        <w:t xml:space="preserve"> provide</w:t>
      </w:r>
      <w:r w:rsidR="00550F1F" w:rsidRPr="005E1E02">
        <w:t>s</w:t>
      </w:r>
      <w:r w:rsidRPr="005E1E02">
        <w:t xml:space="preserve"> reliable indicators of technical success. Donor preparation is equally important: trimming the ascending aorta and pulmonary artery to an optimal length minimizes tension during anastomosis and prevents kinking.</w:t>
      </w:r>
    </w:p>
    <w:p w14:paraId="71712510" w14:textId="77777777" w:rsidR="00E42E6C" w:rsidRPr="005E1E02" w:rsidRDefault="00E42E6C" w:rsidP="00845E60">
      <w:pPr>
        <w:pBdr>
          <w:top w:val="nil"/>
          <w:left w:val="nil"/>
          <w:bottom w:val="nil"/>
          <w:right w:val="nil"/>
          <w:between w:val="nil"/>
        </w:pBdr>
      </w:pPr>
    </w:p>
    <w:p w14:paraId="63FB2471" w14:textId="28F10F1D" w:rsidR="00237CE6" w:rsidRPr="005E1E02" w:rsidRDefault="00D079A8" w:rsidP="00845E60">
      <w:pPr>
        <w:pBdr>
          <w:top w:val="nil"/>
          <w:left w:val="nil"/>
          <w:bottom w:val="nil"/>
          <w:right w:val="nil"/>
          <w:between w:val="nil"/>
        </w:pBdr>
      </w:pPr>
      <w:r w:rsidRPr="005E1E02">
        <w:t>Several troubleshooting strategies can help avoid common pitfalls. Back-wall suturing is a frequent cause of absent or weak graft contraction</w:t>
      </w:r>
      <w:r w:rsidR="00CA3F39" w:rsidRPr="005E1E02">
        <w:fldChar w:fldCharType="begin"/>
      </w:r>
      <w:r w:rsidR="00A5507B" w:rsidRPr="005E1E02">
        <w:instrText xml:space="preserve"> ADDIN EN.CITE &lt;EndNote&gt;&lt;Cite&gt;&lt;Author&gt;Alghoul&lt;/Author&gt;&lt;Year&gt;2011&lt;/Year&gt;&lt;RecNum&gt;832&lt;/RecNum&gt;&lt;DisplayText&gt;&lt;style face="superscript"&gt;36&lt;/style&gt;&lt;/DisplayText&gt;&lt;record&gt;&lt;rec-number&gt;832&lt;/rec-number&gt;&lt;foreign-keys&gt;&lt;key app="EN" db-id="09fzs5xvprsa0be2st5px5ai0spvtxd5fefz" timestamp="1759512458"&gt;832&lt;/key&gt;&lt;/foreign-keys&gt;&lt;ref-type name="Journal Article"&gt;17&lt;/ref-type&gt;&lt;contributors&gt;&lt;authors&gt;&lt;author&gt;Alghoul, Mohammed S&lt;/author&gt;&lt;author&gt;Gordon, Chad R&lt;/author&gt;&lt;author&gt;Yetman, Randal&lt;/author&gt;&lt;author&gt;Buncke, Gregory M&lt;/author&gt;&lt;author&gt;Siemionow, Maria&lt;/author&gt;&lt;author&gt;Afifi, Ahmed M&lt;/author&gt;&lt;author&gt;Moon, Wong K&lt;/author&gt;&lt;/authors&gt;&lt;/contributors&gt;&lt;titles&gt;&lt;title&gt;From simple interrupted to complex spiral: a systematic review of various suture techniques for microvascular anastomoses&lt;/title&gt;&lt;secondary-title&gt;Microsurgery&lt;/secondary-title&gt;&lt;/titles&gt;&lt;periodical&gt;&lt;full-title&gt;Microsurgery&lt;/full-title&gt;&lt;/periodical&gt;&lt;pages&gt;72-80&lt;/pages&gt;&lt;volume&gt;31&lt;/volume&gt;&lt;number&gt;1&lt;/number&gt;&lt;dates&gt;&lt;year&gt;2011&lt;/year&gt;&lt;/dates&gt;&lt;isbn&gt;0738-1085&lt;/isbn&gt;&lt;urls&gt;&lt;/urls&gt;&lt;/record&gt;&lt;/Cite&gt;&lt;/EndNote&gt;</w:instrText>
      </w:r>
      <w:r w:rsidR="00CA3F39" w:rsidRPr="005E1E02">
        <w:fldChar w:fldCharType="separate"/>
      </w:r>
      <w:r w:rsidR="00A5507B" w:rsidRPr="005E1E02">
        <w:rPr>
          <w:vertAlign w:val="superscript"/>
        </w:rPr>
        <w:t>36</w:t>
      </w:r>
      <w:r w:rsidR="00CA3F39" w:rsidRPr="005E1E02">
        <w:fldChar w:fldCharType="end"/>
      </w:r>
      <w:r w:rsidRPr="005E1E02">
        <w:t xml:space="preserve"> and can be minimized by maintaining proper visualization of the vessel lumen under high magnification. Vessel twisting or excessive suture tension may reduce flow and should be corrected before reperfusion. Thrombosis at the anastomotic site can be prevented by ensuring smooth suture placement and limiting operative ischemia time. </w:t>
      </w:r>
      <w:r w:rsidR="00014F74" w:rsidRPr="005E1E02">
        <w:t xml:space="preserve">For operators early in their training, practicing on syngeneic grafts can </w:t>
      </w:r>
      <w:r w:rsidR="00D361B1" w:rsidRPr="005E1E02">
        <w:t>enhance</w:t>
      </w:r>
      <w:r w:rsidR="00014F74" w:rsidRPr="005E1E02">
        <w:t xml:space="preserve"> technical proficiency before </w:t>
      </w:r>
      <w:r w:rsidR="00D361B1" w:rsidRPr="005E1E02">
        <w:t>progressing</w:t>
      </w:r>
      <w:r w:rsidR="00014F74" w:rsidRPr="005E1E02">
        <w:t xml:space="preserve"> to tolerance studies.</w:t>
      </w:r>
    </w:p>
    <w:p w14:paraId="68A85553" w14:textId="77777777" w:rsidR="00014F74" w:rsidRPr="005E1E02" w:rsidRDefault="00014F74" w:rsidP="00845E60">
      <w:pPr>
        <w:pBdr>
          <w:top w:val="nil"/>
          <w:left w:val="nil"/>
          <w:bottom w:val="nil"/>
          <w:right w:val="nil"/>
          <w:between w:val="nil"/>
        </w:pBdr>
      </w:pPr>
    </w:p>
    <w:p w14:paraId="7AF2B7AA" w14:textId="179AF5EF" w:rsidR="005D5D95" w:rsidRPr="005E1E02" w:rsidRDefault="005D5D95" w:rsidP="00845E60">
      <w:pPr>
        <w:pBdr>
          <w:top w:val="nil"/>
          <w:left w:val="nil"/>
          <w:bottom w:val="nil"/>
          <w:right w:val="nil"/>
          <w:between w:val="nil"/>
        </w:pBdr>
      </w:pPr>
      <w:r w:rsidRPr="005E1E02">
        <w:t xml:space="preserve">Despite </w:t>
      </w:r>
      <w:r w:rsidR="009619F2" w:rsidRPr="005E1E02">
        <w:t>the</w:t>
      </w:r>
      <w:r w:rsidRPr="005E1E02">
        <w:t xml:space="preserve"> </w:t>
      </w:r>
      <w:r w:rsidR="004E64F9" w:rsidRPr="005E1E02">
        <w:t xml:space="preserve">proposed </w:t>
      </w:r>
      <w:r w:rsidRPr="005E1E02">
        <w:t xml:space="preserve">advantages, the technique has several limitations. First, the cervical pocket provides a more restricted space than the abdominal cavity, </w:t>
      </w:r>
      <w:r w:rsidR="00112DE8" w:rsidRPr="005E1E02">
        <w:t>making</w:t>
      </w:r>
      <w:r w:rsidRPr="005E1E02">
        <w:t xml:space="preserve"> graft positioning challenging </w:t>
      </w:r>
      <w:r w:rsidRPr="005E1E02">
        <w:lastRenderedPageBreak/>
        <w:t xml:space="preserve">in recipients. Second, the end-to-end configuration requires unilateral ligation of the right common carotid artery and external jugular vein. In our experience with young, healthy mice and limited clamp times, we have not observed overt neurologic deficits, but </w:t>
      </w:r>
      <w:r w:rsidR="00112DE8" w:rsidRPr="005E1E02">
        <w:t xml:space="preserve">a </w:t>
      </w:r>
      <w:r w:rsidRPr="005E1E02">
        <w:t xml:space="preserve">transient reduction in cerebral perfusion is inevitable, and this approach may be less suitable in aged animals or in models with cerebrovascular comorbidities. Third, </w:t>
      </w:r>
      <w:r w:rsidR="00A321F7" w:rsidRPr="005E1E02">
        <w:t>vascular</w:t>
      </w:r>
      <w:r w:rsidRPr="005E1E02">
        <w:t xml:space="preserve"> geometry does not replicate the end-to-side anatomy of the standard abdominal heterotopic transplant; instead, the model is designed to provide a stable and reproducible circulation that is sufficient for long-term graft function and secondary tolerance testing, rather than precisely mimicking abdominal </w:t>
      </w:r>
      <w:r w:rsidR="00030E49" w:rsidRPr="005E1E02">
        <w:t xml:space="preserve">heart graft </w:t>
      </w:r>
      <w:r w:rsidRPr="005E1E02">
        <w:t>inflow and outflow</w:t>
      </w:r>
      <w:r w:rsidR="00030E49" w:rsidRPr="005E1E02">
        <w:t xml:space="preserve"> patterns</w:t>
      </w:r>
      <w:r w:rsidRPr="005E1E02">
        <w:t xml:space="preserve">. Finally, the procedure demands advanced microsurgical skills, a stable operating microscope, and specialized instruments, which may not be readily available in all laboratories. </w:t>
      </w:r>
      <w:r w:rsidR="006D78E7" w:rsidRPr="005E1E02">
        <w:t>F</w:t>
      </w:r>
      <w:r w:rsidRPr="005E1E02">
        <w:t>uture</w:t>
      </w:r>
      <w:r w:rsidR="006D78E7" w:rsidRPr="005E1E02">
        <w:t xml:space="preserve"> studies </w:t>
      </w:r>
      <w:r w:rsidR="00112DE8" w:rsidRPr="005E1E02">
        <w:t>comparing the</w:t>
      </w:r>
      <w:r w:rsidRPr="005E1E02">
        <w:t xml:space="preserve"> </w:t>
      </w:r>
      <w:r w:rsidR="007522F6" w:rsidRPr="005E1E02">
        <w:t xml:space="preserve">direct </w:t>
      </w:r>
      <w:r w:rsidR="00112DE8" w:rsidRPr="005E1E02">
        <w:t>effects</w:t>
      </w:r>
      <w:r w:rsidR="007522F6" w:rsidRPr="005E1E02">
        <w:t xml:space="preserve"> of </w:t>
      </w:r>
      <w:r w:rsidRPr="005E1E02">
        <w:t>peri-anastomotic inflammation, thrombosis, and hemodynamics between cuff-free and cuff-based approaches will be informative.</w:t>
      </w:r>
    </w:p>
    <w:p w14:paraId="515F9E39" w14:textId="77777777" w:rsidR="00BA4AAC" w:rsidRPr="005E1E02" w:rsidRDefault="00BA4AAC" w:rsidP="00845E60">
      <w:pPr>
        <w:pBdr>
          <w:top w:val="nil"/>
          <w:left w:val="nil"/>
          <w:bottom w:val="nil"/>
          <w:right w:val="nil"/>
          <w:between w:val="nil"/>
        </w:pBdr>
      </w:pPr>
    </w:p>
    <w:p w14:paraId="19CC0BAD" w14:textId="240813C0" w:rsidR="00D079A8" w:rsidRPr="005E1E02" w:rsidRDefault="00D079A8" w:rsidP="00845E60">
      <w:pPr>
        <w:pBdr>
          <w:top w:val="nil"/>
          <w:left w:val="nil"/>
          <w:bottom w:val="nil"/>
          <w:right w:val="nil"/>
          <w:between w:val="nil"/>
        </w:pBdr>
      </w:pPr>
      <w:r w:rsidRPr="005E1E02">
        <w:t>The significance of this protocol lies in its ability to provide a reproducible platform for secondary heart transplantation in mice</w:t>
      </w:r>
      <w:r w:rsidR="004B74C9" w:rsidRPr="005E1E02">
        <w:t xml:space="preserve"> </w:t>
      </w:r>
      <w:r w:rsidR="00C14DA3" w:rsidRPr="005E1E02">
        <w:t>related to</w:t>
      </w:r>
      <w:r w:rsidR="004B74C9" w:rsidRPr="005E1E02">
        <w:t xml:space="preserve"> immune tolerance st</w:t>
      </w:r>
      <w:r w:rsidR="00C14DA3" w:rsidRPr="005E1E02">
        <w:t>udies</w:t>
      </w:r>
      <w:r w:rsidRPr="005E1E02">
        <w:t xml:space="preserve">. </w:t>
      </w:r>
      <w:r w:rsidR="003E53AD" w:rsidRPr="005E1E02">
        <w:t>By enabling donor-matched or third-party grafts in the cervical region, this method allows investigators to</w:t>
      </w:r>
      <w:r w:rsidR="006A40C4" w:rsidRPr="005E1E02">
        <w:t xml:space="preserve"> rigorously</w:t>
      </w:r>
      <w:r w:rsidR="003E53AD" w:rsidRPr="005E1E02">
        <w:t xml:space="preserve"> evaluate donor-specific tolerance, a cornerstone of transplantation research.</w:t>
      </w:r>
      <w:r w:rsidRPr="005E1E02">
        <w:t xml:space="preserve"> The model also facilitates serial graft monitoring and easy tissue retrieval, making it well</w:t>
      </w:r>
      <w:r w:rsidR="008B1B29" w:rsidRPr="005E1E02">
        <w:t>-</w:t>
      </w:r>
      <w:r w:rsidRPr="005E1E02">
        <w:t>suited for mechanistic studies involving histology, flow cytometry, and single-cell analysis. Beyond tolerance research, this protocol has potential applications in testing novel immunotherapies, dissecting pathways of antibody-mediated rejection, and modeling chronic allograft injury.</w:t>
      </w:r>
    </w:p>
    <w:p w14:paraId="407B12BD" w14:textId="77777777" w:rsidR="00D079A8" w:rsidRPr="005E1E02" w:rsidRDefault="00D079A8" w:rsidP="00845E60">
      <w:pPr>
        <w:pBdr>
          <w:top w:val="nil"/>
          <w:left w:val="nil"/>
          <w:bottom w:val="nil"/>
          <w:right w:val="nil"/>
          <w:between w:val="nil"/>
        </w:pBdr>
      </w:pPr>
    </w:p>
    <w:p w14:paraId="530387EE" w14:textId="67B87964" w:rsidR="000528EF" w:rsidRPr="005E1E02" w:rsidRDefault="00551D82" w:rsidP="00845E60">
      <w:pPr>
        <w:pStyle w:val="Heading1"/>
        <w:spacing w:before="0" w:after="0"/>
        <w:rPr>
          <w:sz w:val="24"/>
          <w:szCs w:val="24"/>
        </w:rPr>
      </w:pPr>
      <w:bookmarkStart w:id="9" w:name="2s8eyo1" w:colFirst="0" w:colLast="0"/>
      <w:bookmarkEnd w:id="9"/>
      <w:r w:rsidRPr="005E1E02">
        <w:rPr>
          <w:sz w:val="24"/>
          <w:szCs w:val="24"/>
        </w:rPr>
        <w:t xml:space="preserve">ACKNOWLEDGMENTS: </w:t>
      </w:r>
    </w:p>
    <w:p w14:paraId="2829A2EA" w14:textId="64EA74FB" w:rsidR="006E4797" w:rsidRPr="005E1E02" w:rsidRDefault="009A492D" w:rsidP="00845E60">
      <w:r w:rsidRPr="005E1E02">
        <w:t>This work was supported by the American Heart Association grant 23CDA1049388 to T.J.B.</w:t>
      </w:r>
      <w:r w:rsidR="00112DE8" w:rsidRPr="005E1E02">
        <w:t xml:space="preserve"> and</w:t>
      </w:r>
      <w:r w:rsidRPr="005E1E02">
        <w:t xml:space="preserve"> the National Institute</w:t>
      </w:r>
      <w:r w:rsidR="00112DE8" w:rsidRPr="005E1E02">
        <w:t>s</w:t>
      </w:r>
      <w:r w:rsidRPr="005E1E02">
        <w:t xml:space="preserve"> of Health grant R01AI143887 to L.V.R.</w:t>
      </w:r>
    </w:p>
    <w:p w14:paraId="2AB89C56" w14:textId="77777777" w:rsidR="001911A2" w:rsidRPr="005E1E02" w:rsidRDefault="001911A2" w:rsidP="00845E60"/>
    <w:p w14:paraId="605BA394" w14:textId="77777777" w:rsidR="006E4797" w:rsidRPr="005E1E02" w:rsidRDefault="00551D82" w:rsidP="00845E60">
      <w:pPr>
        <w:pStyle w:val="Heading1"/>
        <w:spacing w:before="0" w:after="0"/>
        <w:rPr>
          <w:sz w:val="24"/>
          <w:szCs w:val="24"/>
        </w:rPr>
      </w:pPr>
      <w:bookmarkStart w:id="10" w:name="17dp8vu" w:colFirst="0" w:colLast="0"/>
      <w:bookmarkEnd w:id="10"/>
      <w:r w:rsidRPr="005E1E02">
        <w:rPr>
          <w:sz w:val="24"/>
          <w:szCs w:val="24"/>
        </w:rPr>
        <w:t xml:space="preserve">DISCLOSURES: </w:t>
      </w:r>
    </w:p>
    <w:p w14:paraId="41BF07FF" w14:textId="77777777" w:rsidR="00FA78C4" w:rsidRPr="005E1E02" w:rsidRDefault="00FA78C4" w:rsidP="00845E60">
      <w:r w:rsidRPr="005E1E02">
        <w:t>The authors declare no competing interests.</w:t>
      </w:r>
    </w:p>
    <w:p w14:paraId="70D7BD89" w14:textId="77777777" w:rsidR="00351087" w:rsidRPr="005E1E02" w:rsidRDefault="00351087" w:rsidP="00845E60">
      <w:pPr>
        <w:pBdr>
          <w:top w:val="nil"/>
          <w:left w:val="nil"/>
          <w:bottom w:val="nil"/>
          <w:right w:val="nil"/>
          <w:between w:val="nil"/>
        </w:pBdr>
      </w:pPr>
    </w:p>
    <w:p w14:paraId="7403C2C0" w14:textId="73E1CCA1" w:rsidR="00D828D8" w:rsidRPr="005E1E02" w:rsidRDefault="00551D82" w:rsidP="00845E60">
      <w:pPr>
        <w:pStyle w:val="Heading1"/>
        <w:spacing w:before="0" w:after="0"/>
        <w:rPr>
          <w:sz w:val="24"/>
          <w:szCs w:val="24"/>
        </w:rPr>
      </w:pPr>
      <w:bookmarkStart w:id="11" w:name="3rdcrjn" w:colFirst="0" w:colLast="0"/>
      <w:bookmarkEnd w:id="11"/>
      <w:proofErr w:type="gramStart"/>
      <w:r w:rsidRPr="005E1E02">
        <w:rPr>
          <w:sz w:val="24"/>
          <w:szCs w:val="24"/>
        </w:rPr>
        <w:t>REFERENCES</w:t>
      </w:r>
      <w:proofErr w:type="gramEnd"/>
      <w:r w:rsidRPr="005E1E02">
        <w:rPr>
          <w:sz w:val="24"/>
          <w:szCs w:val="24"/>
        </w:rPr>
        <w:t xml:space="preserve">: </w:t>
      </w:r>
    </w:p>
    <w:p w14:paraId="77E766C2" w14:textId="47F19254" w:rsidR="00D56306" w:rsidRPr="005E1E02" w:rsidRDefault="00D828D8" w:rsidP="00845E60">
      <w:pPr>
        <w:pStyle w:val="EndNoteBibliography"/>
        <w:rPr>
          <w:noProof w:val="0"/>
        </w:rPr>
      </w:pPr>
      <w:r w:rsidRPr="005E1E02">
        <w:rPr>
          <w:bCs/>
          <w:noProof w:val="0"/>
        </w:rPr>
        <w:fldChar w:fldCharType="begin"/>
      </w:r>
      <w:r w:rsidRPr="005E1E02">
        <w:rPr>
          <w:bCs/>
          <w:noProof w:val="0"/>
        </w:rPr>
        <w:instrText xml:space="preserve"> ADDIN EN.REFLIST </w:instrText>
      </w:r>
      <w:r w:rsidRPr="005E1E02">
        <w:rPr>
          <w:bCs/>
          <w:noProof w:val="0"/>
        </w:rPr>
        <w:fldChar w:fldCharType="separate"/>
      </w:r>
      <w:r w:rsidR="00D56306" w:rsidRPr="005E1E02">
        <w:rPr>
          <w:noProof w:val="0"/>
        </w:rPr>
        <w:t>1</w:t>
      </w:r>
      <w:r w:rsidR="00D56306" w:rsidRPr="005E1E02">
        <w:rPr>
          <w:noProof w:val="0"/>
        </w:rPr>
        <w:tab/>
        <w:t xml:space="preserve">Johnson, M. et al. Heart transplantation in the </w:t>
      </w:r>
      <w:r w:rsidR="00A24B10">
        <w:rPr>
          <w:noProof w:val="0"/>
        </w:rPr>
        <w:t>United States</w:t>
      </w:r>
      <w:r w:rsidR="00D56306" w:rsidRPr="005E1E02">
        <w:rPr>
          <w:noProof w:val="0"/>
        </w:rPr>
        <w:t xml:space="preserve">, 1999-2008. </w:t>
      </w:r>
      <w:r w:rsidR="00D56306" w:rsidRPr="005E1E02">
        <w:rPr>
          <w:i/>
          <w:noProof w:val="0"/>
        </w:rPr>
        <w:t>Am J Transplantat.</w:t>
      </w:r>
      <w:r w:rsidR="00D56306" w:rsidRPr="005E1E02">
        <w:rPr>
          <w:noProof w:val="0"/>
        </w:rPr>
        <w:t xml:space="preserve"> </w:t>
      </w:r>
      <w:r w:rsidR="00D56306" w:rsidRPr="005E1E02">
        <w:rPr>
          <w:b/>
          <w:noProof w:val="0"/>
        </w:rPr>
        <w:t>10</w:t>
      </w:r>
      <w:r w:rsidR="00D56306" w:rsidRPr="005E1E02">
        <w:rPr>
          <w:noProof w:val="0"/>
        </w:rPr>
        <w:t xml:space="preserve"> (4), 1035-1046 (2010).</w:t>
      </w:r>
    </w:p>
    <w:p w14:paraId="7B901A02" w14:textId="0E2E2C8E" w:rsidR="00D56306" w:rsidRPr="005E1E02" w:rsidRDefault="00D56306" w:rsidP="00845E60">
      <w:pPr>
        <w:pStyle w:val="EndNoteBibliography"/>
        <w:rPr>
          <w:noProof w:val="0"/>
        </w:rPr>
      </w:pPr>
      <w:r w:rsidRPr="005E1E02">
        <w:rPr>
          <w:noProof w:val="0"/>
        </w:rPr>
        <w:t>2</w:t>
      </w:r>
      <w:r w:rsidRPr="005E1E02">
        <w:rPr>
          <w:noProof w:val="0"/>
        </w:rPr>
        <w:tab/>
        <w:t xml:space="preserve">Nelson, J. et al. Consensus recommendations for use of maintenance immunosuppression in solid organ transplantation: Endorsed by the </w:t>
      </w:r>
      <w:r w:rsidR="00A24B10">
        <w:rPr>
          <w:noProof w:val="0"/>
        </w:rPr>
        <w:t>American College of Clinical Pharmacy, American Society of Transplantation, and the International Society for Heart and Lung Transplantation</w:t>
      </w:r>
      <w:r w:rsidRPr="005E1E02">
        <w:rPr>
          <w:noProof w:val="0"/>
        </w:rPr>
        <w:t xml:space="preserve">. </w:t>
      </w:r>
      <w:r w:rsidRPr="005E1E02">
        <w:rPr>
          <w:i/>
          <w:noProof w:val="0"/>
        </w:rPr>
        <w:t>Pharmacother</w:t>
      </w:r>
      <w:r w:rsidR="00A24B10">
        <w:rPr>
          <w:i/>
          <w:noProof w:val="0"/>
        </w:rPr>
        <w:t xml:space="preserve"> </w:t>
      </w:r>
      <w:r w:rsidRPr="005E1E02">
        <w:rPr>
          <w:i/>
          <w:noProof w:val="0"/>
        </w:rPr>
        <w:t>J</w:t>
      </w:r>
      <w:r w:rsidR="00A24B10">
        <w:rPr>
          <w:i/>
          <w:noProof w:val="0"/>
        </w:rPr>
        <w:t xml:space="preserve"> </w:t>
      </w:r>
      <w:r w:rsidRPr="005E1E02">
        <w:rPr>
          <w:i/>
          <w:noProof w:val="0"/>
        </w:rPr>
        <w:t>Human Pharmaco</w:t>
      </w:r>
      <w:r w:rsidR="00BC3555">
        <w:rPr>
          <w:i/>
          <w:noProof w:val="0"/>
        </w:rPr>
        <w:t>l</w:t>
      </w:r>
      <w:r w:rsidRPr="005E1E02">
        <w:rPr>
          <w:i/>
          <w:noProof w:val="0"/>
        </w:rPr>
        <w:t xml:space="preserve"> Drug Ther.</w:t>
      </w:r>
      <w:r w:rsidRPr="005E1E02">
        <w:rPr>
          <w:noProof w:val="0"/>
        </w:rPr>
        <w:t xml:space="preserve"> </w:t>
      </w:r>
      <w:r w:rsidRPr="005E1E02">
        <w:rPr>
          <w:b/>
          <w:noProof w:val="0"/>
        </w:rPr>
        <w:t>42</w:t>
      </w:r>
      <w:r w:rsidRPr="005E1E02">
        <w:rPr>
          <w:noProof w:val="0"/>
        </w:rPr>
        <w:t xml:space="preserve"> (8), 599-633 (2022).</w:t>
      </w:r>
    </w:p>
    <w:p w14:paraId="31B84F24" w14:textId="36003713" w:rsidR="00D56306" w:rsidRPr="005E1E02" w:rsidRDefault="00D56306" w:rsidP="00845E60">
      <w:pPr>
        <w:pStyle w:val="EndNoteBibliography"/>
        <w:rPr>
          <w:noProof w:val="0"/>
        </w:rPr>
      </w:pPr>
      <w:r w:rsidRPr="005E1E02">
        <w:rPr>
          <w:noProof w:val="0"/>
        </w:rPr>
        <w:t>3</w:t>
      </w:r>
      <w:r w:rsidRPr="005E1E02">
        <w:rPr>
          <w:noProof w:val="0"/>
        </w:rPr>
        <w:tab/>
        <w:t xml:space="preserve">Colvin, M. M. et al. Antibody-mediated rejection in cardiac transplantation: Emerging knowledge in diagnosis and management: A scientific statement from the </w:t>
      </w:r>
      <w:r w:rsidR="00BC3555">
        <w:rPr>
          <w:noProof w:val="0"/>
        </w:rPr>
        <w:t>American Heart Association</w:t>
      </w:r>
      <w:r w:rsidRPr="005E1E02">
        <w:rPr>
          <w:noProof w:val="0"/>
        </w:rPr>
        <w:t xml:space="preserve">. </w:t>
      </w:r>
      <w:r w:rsidRPr="005E1E02">
        <w:rPr>
          <w:i/>
          <w:noProof w:val="0"/>
        </w:rPr>
        <w:t>Circulation.</w:t>
      </w:r>
      <w:r w:rsidRPr="005E1E02">
        <w:rPr>
          <w:noProof w:val="0"/>
        </w:rPr>
        <w:t xml:space="preserve"> </w:t>
      </w:r>
      <w:r w:rsidRPr="005E1E02">
        <w:rPr>
          <w:b/>
          <w:noProof w:val="0"/>
        </w:rPr>
        <w:t>131</w:t>
      </w:r>
      <w:r w:rsidRPr="005E1E02">
        <w:rPr>
          <w:noProof w:val="0"/>
        </w:rPr>
        <w:t xml:space="preserve"> (18), 1608-1639 (2015).</w:t>
      </w:r>
    </w:p>
    <w:p w14:paraId="5C02BA76" w14:textId="77777777" w:rsidR="00D56306" w:rsidRPr="005E1E02" w:rsidRDefault="00D56306" w:rsidP="00845E60">
      <w:pPr>
        <w:pStyle w:val="EndNoteBibliography"/>
        <w:rPr>
          <w:noProof w:val="0"/>
        </w:rPr>
      </w:pPr>
      <w:r w:rsidRPr="005E1E02">
        <w:rPr>
          <w:noProof w:val="0"/>
        </w:rPr>
        <w:t>4</w:t>
      </w:r>
      <w:r w:rsidRPr="005E1E02">
        <w:rPr>
          <w:noProof w:val="0"/>
        </w:rPr>
        <w:tab/>
        <w:t xml:space="preserve">Neuberger, J. M. et al. Practical recommendations for long-term management of modifiable risks in kidney and liver transplant recipients: A guidance report and clinical checklist by the consensus on managing modifiable risk in transplantation (commit) group. </w:t>
      </w:r>
      <w:r w:rsidRPr="005E1E02">
        <w:rPr>
          <w:i/>
          <w:noProof w:val="0"/>
        </w:rPr>
        <w:t>Transplantation.</w:t>
      </w:r>
      <w:r w:rsidRPr="005E1E02">
        <w:rPr>
          <w:noProof w:val="0"/>
        </w:rPr>
        <w:t xml:space="preserve"> </w:t>
      </w:r>
      <w:r w:rsidRPr="005E1E02">
        <w:rPr>
          <w:b/>
          <w:noProof w:val="0"/>
        </w:rPr>
        <w:t>101</w:t>
      </w:r>
      <w:r w:rsidRPr="005E1E02">
        <w:rPr>
          <w:noProof w:val="0"/>
        </w:rPr>
        <w:t xml:space="preserve"> (4S), S1-S56 (2017).</w:t>
      </w:r>
    </w:p>
    <w:p w14:paraId="0563DDBD" w14:textId="77777777" w:rsidR="00D56306" w:rsidRPr="005E1E02" w:rsidRDefault="00D56306" w:rsidP="00845E60">
      <w:pPr>
        <w:pStyle w:val="EndNoteBibliography"/>
        <w:rPr>
          <w:noProof w:val="0"/>
        </w:rPr>
      </w:pPr>
      <w:r w:rsidRPr="005E1E02">
        <w:rPr>
          <w:noProof w:val="0"/>
        </w:rPr>
        <w:lastRenderedPageBreak/>
        <w:t>5</w:t>
      </w:r>
      <w:r w:rsidRPr="005E1E02">
        <w:rPr>
          <w:noProof w:val="0"/>
        </w:rPr>
        <w:tab/>
        <w:t xml:space="preserve">Ezekian, B. et al. Contemporary strategies and barriers to transplantation tolerance. </w:t>
      </w:r>
      <w:r w:rsidRPr="005E1E02">
        <w:rPr>
          <w:i/>
          <w:noProof w:val="0"/>
        </w:rPr>
        <w:t>Transplantation.</w:t>
      </w:r>
      <w:r w:rsidRPr="005E1E02">
        <w:rPr>
          <w:noProof w:val="0"/>
        </w:rPr>
        <w:t xml:space="preserve"> </w:t>
      </w:r>
      <w:r w:rsidRPr="005E1E02">
        <w:rPr>
          <w:b/>
          <w:noProof w:val="0"/>
        </w:rPr>
        <w:t>102</w:t>
      </w:r>
      <w:r w:rsidRPr="005E1E02">
        <w:rPr>
          <w:noProof w:val="0"/>
        </w:rPr>
        <w:t xml:space="preserve"> (8), 1213-1222 (2018).</w:t>
      </w:r>
    </w:p>
    <w:p w14:paraId="11B2C77D" w14:textId="4A00D18F" w:rsidR="00D56306" w:rsidRPr="005E1E02" w:rsidRDefault="00D56306" w:rsidP="00845E60">
      <w:pPr>
        <w:pStyle w:val="EndNoteBibliography"/>
        <w:rPr>
          <w:noProof w:val="0"/>
        </w:rPr>
      </w:pPr>
      <w:r w:rsidRPr="005E1E02">
        <w:rPr>
          <w:noProof w:val="0"/>
        </w:rPr>
        <w:t>6</w:t>
      </w:r>
      <w:r w:rsidRPr="005E1E02">
        <w:rPr>
          <w:noProof w:val="0"/>
        </w:rPr>
        <w:tab/>
        <w:t xml:space="preserve">Lee, K. M. et al. Tgf‐β‐producing regulatory b cells induce regulatory t cells and promote transplantation tolerance. </w:t>
      </w:r>
      <w:r w:rsidRPr="005E1E02">
        <w:rPr>
          <w:i/>
          <w:noProof w:val="0"/>
        </w:rPr>
        <w:t xml:space="preserve">Eur </w:t>
      </w:r>
      <w:r w:rsidR="00BC3555">
        <w:rPr>
          <w:i/>
          <w:noProof w:val="0"/>
        </w:rPr>
        <w:t>J</w:t>
      </w:r>
      <w:r w:rsidRPr="005E1E02">
        <w:rPr>
          <w:i/>
          <w:noProof w:val="0"/>
        </w:rPr>
        <w:t xml:space="preserve"> </w:t>
      </w:r>
      <w:r w:rsidR="00BC3555">
        <w:rPr>
          <w:i/>
          <w:noProof w:val="0"/>
        </w:rPr>
        <w:t>I</w:t>
      </w:r>
      <w:r w:rsidRPr="005E1E02">
        <w:rPr>
          <w:i/>
          <w:noProof w:val="0"/>
        </w:rPr>
        <w:t>mmunol.</w:t>
      </w:r>
      <w:r w:rsidRPr="005E1E02">
        <w:rPr>
          <w:noProof w:val="0"/>
        </w:rPr>
        <w:t xml:space="preserve"> </w:t>
      </w:r>
      <w:r w:rsidRPr="005E1E02">
        <w:rPr>
          <w:b/>
          <w:noProof w:val="0"/>
        </w:rPr>
        <w:t>44</w:t>
      </w:r>
      <w:r w:rsidRPr="005E1E02">
        <w:rPr>
          <w:noProof w:val="0"/>
        </w:rPr>
        <w:t xml:space="preserve"> (6), 1728-1736 (2014).</w:t>
      </w:r>
    </w:p>
    <w:p w14:paraId="234677AF" w14:textId="1DAA99B4" w:rsidR="00D56306" w:rsidRPr="005E1E02" w:rsidRDefault="00D56306" w:rsidP="00845E60">
      <w:pPr>
        <w:pStyle w:val="EndNoteBibliography"/>
        <w:rPr>
          <w:noProof w:val="0"/>
        </w:rPr>
      </w:pPr>
      <w:r w:rsidRPr="005E1E02">
        <w:rPr>
          <w:noProof w:val="0"/>
        </w:rPr>
        <w:t>7</w:t>
      </w:r>
      <w:r w:rsidRPr="005E1E02">
        <w:rPr>
          <w:noProof w:val="0"/>
        </w:rPr>
        <w:tab/>
        <w:t xml:space="preserve">Kawai, T. et al. Cd154 blockade for induction of mixed chimerism and prolonged renal allograft survival in nonhuman primates. </w:t>
      </w:r>
      <w:r w:rsidRPr="005E1E02">
        <w:rPr>
          <w:i/>
          <w:noProof w:val="0"/>
        </w:rPr>
        <w:t>Am J Transplantat.</w:t>
      </w:r>
      <w:r w:rsidRPr="005E1E02">
        <w:rPr>
          <w:noProof w:val="0"/>
        </w:rPr>
        <w:t xml:space="preserve"> </w:t>
      </w:r>
      <w:r w:rsidRPr="005E1E02">
        <w:rPr>
          <w:b/>
          <w:noProof w:val="0"/>
        </w:rPr>
        <w:t>4</w:t>
      </w:r>
      <w:r w:rsidRPr="005E1E02">
        <w:rPr>
          <w:noProof w:val="0"/>
        </w:rPr>
        <w:t xml:space="preserve"> (9), 1391-1398 (2004).</w:t>
      </w:r>
    </w:p>
    <w:p w14:paraId="4552158F" w14:textId="41E311B9" w:rsidR="00D56306" w:rsidRPr="005E1E02" w:rsidRDefault="00D56306" w:rsidP="00845E60">
      <w:pPr>
        <w:pStyle w:val="EndNoteBibliography"/>
        <w:rPr>
          <w:noProof w:val="0"/>
        </w:rPr>
      </w:pPr>
      <w:r w:rsidRPr="005E1E02">
        <w:rPr>
          <w:noProof w:val="0"/>
        </w:rPr>
        <w:t>8</w:t>
      </w:r>
      <w:r w:rsidRPr="005E1E02">
        <w:rPr>
          <w:noProof w:val="0"/>
        </w:rPr>
        <w:tab/>
        <w:t xml:space="preserve">Borges, T. J. et al. Overexpression of pd-1 on t cells promotes tolerance in cardiac transplantation via icos-dependent mechanisms. </w:t>
      </w:r>
      <w:r w:rsidRPr="005E1E02">
        <w:rPr>
          <w:i/>
          <w:noProof w:val="0"/>
        </w:rPr>
        <w:t>JCI Insight.</w:t>
      </w:r>
      <w:r w:rsidRPr="005E1E02">
        <w:rPr>
          <w:noProof w:val="0"/>
        </w:rPr>
        <w:t xml:space="preserve"> </w:t>
      </w:r>
      <w:r w:rsidRPr="005E1E02">
        <w:rPr>
          <w:b/>
          <w:noProof w:val="0"/>
        </w:rPr>
        <w:t>6</w:t>
      </w:r>
      <w:r w:rsidRPr="005E1E02">
        <w:rPr>
          <w:noProof w:val="0"/>
        </w:rPr>
        <w:t xml:space="preserve"> (24),</w:t>
      </w:r>
      <w:r w:rsidR="00381EC9" w:rsidRPr="005E1E02">
        <w:rPr>
          <w:noProof w:val="0"/>
        </w:rPr>
        <w:t xml:space="preserve"> </w:t>
      </w:r>
      <w:r w:rsidR="008C76F9" w:rsidRPr="008C76F9">
        <w:rPr>
          <w:noProof w:val="0"/>
        </w:rPr>
        <w:t>e142909</w:t>
      </w:r>
      <w:r w:rsidR="008C76F9">
        <w:rPr>
          <w:noProof w:val="0"/>
        </w:rPr>
        <w:t xml:space="preserve"> </w:t>
      </w:r>
      <w:r w:rsidRPr="005E1E02">
        <w:rPr>
          <w:noProof w:val="0"/>
        </w:rPr>
        <w:t>(2021).</w:t>
      </w:r>
    </w:p>
    <w:p w14:paraId="18A0F0C5" w14:textId="0963EE0B" w:rsidR="00D56306" w:rsidRPr="005E1E02" w:rsidRDefault="00D56306" w:rsidP="00845E60">
      <w:pPr>
        <w:pStyle w:val="EndNoteBibliography"/>
        <w:rPr>
          <w:noProof w:val="0"/>
        </w:rPr>
      </w:pPr>
      <w:r w:rsidRPr="005E1E02">
        <w:rPr>
          <w:noProof w:val="0"/>
        </w:rPr>
        <w:t>9</w:t>
      </w:r>
      <w:r w:rsidRPr="005E1E02">
        <w:rPr>
          <w:noProof w:val="0"/>
        </w:rPr>
        <w:tab/>
        <w:t xml:space="preserve">Liao, M. et al. Pd-l1 on ex-vivo expanded toll-like-receptor-bregs prevents allograft rejection by breg viability promotion, cd4(+)t effector cell suppression, and tregs induction. </w:t>
      </w:r>
      <w:r w:rsidRPr="005E1E02">
        <w:rPr>
          <w:i/>
          <w:noProof w:val="0"/>
        </w:rPr>
        <w:t>Am J Transplant.</w:t>
      </w:r>
      <w:r w:rsidRPr="005E1E02">
        <w:rPr>
          <w:noProof w:val="0"/>
        </w:rPr>
        <w:t xml:space="preserve"> 10.1016/j.ajt.2025.08.031</w:t>
      </w:r>
      <w:r w:rsidR="00381EC9" w:rsidRPr="005E1E02">
        <w:rPr>
          <w:noProof w:val="0"/>
        </w:rPr>
        <w:t xml:space="preserve"> </w:t>
      </w:r>
      <w:r w:rsidRPr="005E1E02">
        <w:rPr>
          <w:noProof w:val="0"/>
        </w:rPr>
        <w:t>(2025).</w:t>
      </w:r>
    </w:p>
    <w:p w14:paraId="74DAC301" w14:textId="72E2E27E" w:rsidR="00D56306" w:rsidRPr="005E1E02" w:rsidRDefault="00D56306" w:rsidP="00845E60">
      <w:pPr>
        <w:pStyle w:val="EndNoteBibliography"/>
        <w:rPr>
          <w:noProof w:val="0"/>
        </w:rPr>
      </w:pPr>
      <w:r w:rsidRPr="005E1E02">
        <w:rPr>
          <w:noProof w:val="0"/>
        </w:rPr>
        <w:t>10</w:t>
      </w:r>
      <w:r w:rsidRPr="005E1E02">
        <w:rPr>
          <w:noProof w:val="0"/>
        </w:rPr>
        <w:tab/>
        <w:t xml:space="preserve">Liu, F. Kang, S. M. </w:t>
      </w:r>
      <w:r w:rsidRPr="004715AC">
        <w:rPr>
          <w:iCs/>
          <w:noProof w:val="0"/>
        </w:rPr>
        <w:t>Heterotopic heart transplantation in mice</w:t>
      </w:r>
      <w:r w:rsidRPr="005E1E02">
        <w:rPr>
          <w:noProof w:val="0"/>
        </w:rPr>
        <w:t xml:space="preserve">. </w:t>
      </w:r>
      <w:r w:rsidR="001A36CB" w:rsidRPr="001A36CB">
        <w:rPr>
          <w:i/>
          <w:iCs/>
          <w:noProof w:val="0"/>
        </w:rPr>
        <w:t>J Vis Exp</w:t>
      </w:r>
      <w:r w:rsidR="001A36CB" w:rsidRPr="001A36CB">
        <w:rPr>
          <w:noProof w:val="0"/>
        </w:rPr>
        <w:t>.</w:t>
      </w:r>
      <w:r w:rsidR="001A36CB">
        <w:rPr>
          <w:noProof w:val="0"/>
        </w:rPr>
        <w:t xml:space="preserve"> </w:t>
      </w:r>
      <w:r w:rsidR="001A36CB" w:rsidRPr="001A36CB">
        <w:rPr>
          <w:noProof w:val="0"/>
        </w:rPr>
        <w:t>(6)</w:t>
      </w:r>
      <w:r w:rsidR="001A36CB">
        <w:rPr>
          <w:noProof w:val="0"/>
        </w:rPr>
        <w:t xml:space="preserve">, </w:t>
      </w:r>
      <w:r w:rsidR="001A36CB" w:rsidRPr="001A36CB">
        <w:rPr>
          <w:noProof w:val="0"/>
        </w:rPr>
        <w:t>238</w:t>
      </w:r>
      <w:r w:rsidRPr="005E1E02">
        <w:rPr>
          <w:noProof w:val="0"/>
        </w:rPr>
        <w:t xml:space="preserve"> </w:t>
      </w:r>
      <w:r w:rsidR="001A36CB">
        <w:rPr>
          <w:noProof w:val="0"/>
        </w:rPr>
        <w:t>(</w:t>
      </w:r>
      <w:r w:rsidRPr="005E1E02">
        <w:rPr>
          <w:noProof w:val="0"/>
        </w:rPr>
        <w:t>2007).</w:t>
      </w:r>
    </w:p>
    <w:p w14:paraId="405E8E5C" w14:textId="2C171676" w:rsidR="00D56306" w:rsidRPr="005E1E02" w:rsidRDefault="00D56306" w:rsidP="00845E60">
      <w:pPr>
        <w:pStyle w:val="EndNoteBibliography"/>
        <w:rPr>
          <w:noProof w:val="0"/>
        </w:rPr>
      </w:pPr>
      <w:r w:rsidRPr="005E1E02">
        <w:rPr>
          <w:noProof w:val="0"/>
        </w:rPr>
        <w:t>11</w:t>
      </w:r>
      <w:r w:rsidRPr="005E1E02">
        <w:rPr>
          <w:noProof w:val="0"/>
        </w:rPr>
        <w:tab/>
        <w:t xml:space="preserve">Plenter, R. J. Grazia, T. J. </w:t>
      </w:r>
      <w:r w:rsidRPr="005E1E02">
        <w:rPr>
          <w:i/>
          <w:noProof w:val="0"/>
        </w:rPr>
        <w:t xml:space="preserve">Murine </w:t>
      </w:r>
      <w:r w:rsidR="008C76F9" w:rsidRPr="00FE6176">
        <w:rPr>
          <w:iCs/>
          <w:noProof w:val="0"/>
        </w:rPr>
        <w:t>H</w:t>
      </w:r>
      <w:r w:rsidRPr="00FE6176">
        <w:rPr>
          <w:iCs/>
          <w:noProof w:val="0"/>
        </w:rPr>
        <w:t>eterotop</w:t>
      </w:r>
      <w:r w:rsidR="008C76F9" w:rsidRPr="00FE6176">
        <w:rPr>
          <w:iCs/>
          <w:noProof w:val="0"/>
        </w:rPr>
        <w:t xml:space="preserve"> H</w:t>
      </w:r>
      <w:r w:rsidRPr="00FE6176">
        <w:rPr>
          <w:iCs/>
          <w:noProof w:val="0"/>
        </w:rPr>
        <w:t xml:space="preserve">eart </w:t>
      </w:r>
      <w:r w:rsidR="008C76F9" w:rsidRPr="00FE6176">
        <w:rPr>
          <w:iCs/>
          <w:noProof w:val="0"/>
        </w:rPr>
        <w:t>T</w:t>
      </w:r>
      <w:r w:rsidRPr="00FE6176">
        <w:rPr>
          <w:iCs/>
          <w:noProof w:val="0"/>
        </w:rPr>
        <w:t xml:space="preserve">ransplant </w:t>
      </w:r>
      <w:r w:rsidR="008C76F9" w:rsidRPr="00FE6176">
        <w:rPr>
          <w:iCs/>
          <w:noProof w:val="0"/>
        </w:rPr>
        <w:t>T</w:t>
      </w:r>
      <w:r w:rsidRPr="00FE6176">
        <w:rPr>
          <w:iCs/>
          <w:noProof w:val="0"/>
        </w:rPr>
        <w:t>ech.</w:t>
      </w:r>
      <w:r w:rsidRPr="005E1E02">
        <w:rPr>
          <w:noProof w:val="0"/>
        </w:rPr>
        <w:t xml:space="preserve"> </w:t>
      </w:r>
      <w:r w:rsidR="004715AC" w:rsidRPr="00FE6176">
        <w:rPr>
          <w:i/>
          <w:iCs/>
          <w:noProof w:val="0"/>
        </w:rPr>
        <w:t>J Vis Exp</w:t>
      </w:r>
      <w:r w:rsidR="004715AC" w:rsidRPr="00FE6176">
        <w:rPr>
          <w:noProof w:val="0"/>
        </w:rPr>
        <w:t>. (89)</w:t>
      </w:r>
      <w:r w:rsidR="00FE6176" w:rsidRPr="00FE6176">
        <w:rPr>
          <w:noProof w:val="0"/>
        </w:rPr>
        <w:t xml:space="preserve">, </w:t>
      </w:r>
      <w:r w:rsidR="004715AC" w:rsidRPr="00FE6176">
        <w:rPr>
          <w:noProof w:val="0"/>
        </w:rPr>
        <w:t>51511</w:t>
      </w:r>
      <w:r w:rsidRPr="005E1E02">
        <w:rPr>
          <w:noProof w:val="0"/>
        </w:rPr>
        <w:t xml:space="preserve"> </w:t>
      </w:r>
      <w:r w:rsidR="008C76F9">
        <w:rPr>
          <w:noProof w:val="0"/>
        </w:rPr>
        <w:t>(</w:t>
      </w:r>
      <w:r w:rsidRPr="005E1E02">
        <w:rPr>
          <w:noProof w:val="0"/>
        </w:rPr>
        <w:t>2014).</w:t>
      </w:r>
    </w:p>
    <w:p w14:paraId="323A9A53" w14:textId="029E6C4C" w:rsidR="00D56306" w:rsidRPr="005E1E02" w:rsidRDefault="00D56306" w:rsidP="00845E60">
      <w:pPr>
        <w:pStyle w:val="EndNoteBibliography"/>
        <w:rPr>
          <w:noProof w:val="0"/>
        </w:rPr>
      </w:pPr>
      <w:r w:rsidRPr="005E1E02">
        <w:rPr>
          <w:noProof w:val="0"/>
        </w:rPr>
        <w:t>12</w:t>
      </w:r>
      <w:r w:rsidRPr="005E1E02">
        <w:rPr>
          <w:noProof w:val="0"/>
        </w:rPr>
        <w:tab/>
        <w:t xml:space="preserve">Wang, C., Wang, Z., Allen, R., Bishop, G. A., Sharland, A. F. </w:t>
      </w:r>
      <w:r w:rsidRPr="007D283A">
        <w:rPr>
          <w:iCs/>
          <w:noProof w:val="0"/>
        </w:rPr>
        <w:t xml:space="preserve">A modified method for heterotopic mouse heart transplantion. </w:t>
      </w:r>
      <w:r w:rsidR="007D283A" w:rsidRPr="007D283A">
        <w:rPr>
          <w:noProof w:val="0"/>
        </w:rPr>
        <w:t xml:space="preserve"> </w:t>
      </w:r>
      <w:r w:rsidR="007D283A" w:rsidRPr="007D283A">
        <w:rPr>
          <w:i/>
          <w:iCs/>
          <w:noProof w:val="0"/>
        </w:rPr>
        <w:t>J Vis Exp</w:t>
      </w:r>
      <w:r w:rsidR="007D283A" w:rsidRPr="007D283A">
        <w:rPr>
          <w:noProof w:val="0"/>
        </w:rPr>
        <w:t>. (88)</w:t>
      </w:r>
      <w:r w:rsidR="007D283A">
        <w:rPr>
          <w:noProof w:val="0"/>
        </w:rPr>
        <w:t xml:space="preserve">, </w:t>
      </w:r>
      <w:r w:rsidR="007D283A" w:rsidRPr="007D283A">
        <w:rPr>
          <w:noProof w:val="0"/>
        </w:rPr>
        <w:t>e51423</w:t>
      </w:r>
      <w:r w:rsidRPr="005E1E02">
        <w:rPr>
          <w:noProof w:val="0"/>
        </w:rPr>
        <w:t xml:space="preserve"> </w:t>
      </w:r>
      <w:r w:rsidR="007D283A">
        <w:rPr>
          <w:noProof w:val="0"/>
        </w:rPr>
        <w:t>(</w:t>
      </w:r>
      <w:r w:rsidRPr="005E1E02">
        <w:rPr>
          <w:noProof w:val="0"/>
        </w:rPr>
        <w:t>2014).</w:t>
      </w:r>
    </w:p>
    <w:p w14:paraId="793870D4" w14:textId="2BAF287B" w:rsidR="00D56306" w:rsidRPr="005E1E02" w:rsidRDefault="00D56306" w:rsidP="00845E60">
      <w:pPr>
        <w:pStyle w:val="EndNoteBibliography"/>
        <w:rPr>
          <w:noProof w:val="0"/>
        </w:rPr>
      </w:pPr>
      <w:r w:rsidRPr="005E1E02">
        <w:rPr>
          <w:noProof w:val="0"/>
        </w:rPr>
        <w:t>13</w:t>
      </w:r>
      <w:r w:rsidRPr="005E1E02">
        <w:rPr>
          <w:noProof w:val="0"/>
        </w:rPr>
        <w:tab/>
        <w:t xml:space="preserve">Yang, C. et al. Kidney-induced systemic tolerance of heart allografts in mice. </w:t>
      </w:r>
      <w:r w:rsidRPr="005E1E02">
        <w:rPr>
          <w:i/>
          <w:noProof w:val="0"/>
        </w:rPr>
        <w:t>JCI Insight.</w:t>
      </w:r>
      <w:r w:rsidRPr="005E1E02">
        <w:rPr>
          <w:noProof w:val="0"/>
        </w:rPr>
        <w:t xml:space="preserve"> </w:t>
      </w:r>
      <w:r w:rsidRPr="005E1E02">
        <w:rPr>
          <w:b/>
          <w:noProof w:val="0"/>
        </w:rPr>
        <w:t>5</w:t>
      </w:r>
      <w:r w:rsidRPr="005E1E02">
        <w:rPr>
          <w:noProof w:val="0"/>
        </w:rPr>
        <w:t xml:space="preserve"> (18),</w:t>
      </w:r>
      <w:r w:rsidR="00381EC9" w:rsidRPr="005E1E02">
        <w:rPr>
          <w:noProof w:val="0"/>
        </w:rPr>
        <w:t xml:space="preserve"> </w:t>
      </w:r>
      <w:r w:rsidR="00827385" w:rsidRPr="00827385">
        <w:rPr>
          <w:noProof w:val="0"/>
        </w:rPr>
        <w:t>e139331</w:t>
      </w:r>
      <w:r w:rsidR="00827385">
        <w:rPr>
          <w:noProof w:val="0"/>
        </w:rPr>
        <w:t xml:space="preserve"> </w:t>
      </w:r>
      <w:r w:rsidRPr="005E1E02">
        <w:rPr>
          <w:noProof w:val="0"/>
        </w:rPr>
        <w:t>(2020).</w:t>
      </w:r>
    </w:p>
    <w:p w14:paraId="2CE5AA2E" w14:textId="77777777" w:rsidR="00D56306" w:rsidRPr="005E1E02" w:rsidRDefault="00D56306" w:rsidP="00845E60">
      <w:pPr>
        <w:pStyle w:val="EndNoteBibliography"/>
        <w:rPr>
          <w:noProof w:val="0"/>
        </w:rPr>
      </w:pPr>
      <w:r w:rsidRPr="005E1E02">
        <w:rPr>
          <w:noProof w:val="0"/>
        </w:rPr>
        <w:t>14</w:t>
      </w:r>
      <w:r w:rsidRPr="005E1E02">
        <w:rPr>
          <w:noProof w:val="0"/>
        </w:rPr>
        <w:tab/>
        <w:t xml:space="preserve">Yin, D. et al. A half-century of heterotopic heart transplantation in mice: The spearhead of immunology research. </w:t>
      </w:r>
      <w:r w:rsidRPr="005E1E02">
        <w:rPr>
          <w:i/>
          <w:noProof w:val="0"/>
        </w:rPr>
        <w:t>Transplantology.</w:t>
      </w:r>
      <w:r w:rsidRPr="005E1E02">
        <w:rPr>
          <w:noProof w:val="0"/>
        </w:rPr>
        <w:t xml:space="preserve"> </w:t>
      </w:r>
      <w:r w:rsidRPr="005E1E02">
        <w:rPr>
          <w:b/>
          <w:noProof w:val="0"/>
        </w:rPr>
        <w:t>5</w:t>
      </w:r>
      <w:r w:rsidRPr="005E1E02">
        <w:rPr>
          <w:noProof w:val="0"/>
        </w:rPr>
        <w:t xml:space="preserve"> (4), 298-311 (2024).</w:t>
      </w:r>
    </w:p>
    <w:p w14:paraId="048A3092" w14:textId="7D9B20BF" w:rsidR="00D56306" w:rsidRPr="005E1E02" w:rsidRDefault="00D56306" w:rsidP="00845E60">
      <w:pPr>
        <w:pStyle w:val="EndNoteBibliography"/>
        <w:rPr>
          <w:noProof w:val="0"/>
        </w:rPr>
      </w:pPr>
      <w:r w:rsidRPr="005E1E02">
        <w:rPr>
          <w:noProof w:val="0"/>
        </w:rPr>
        <w:t>15</w:t>
      </w:r>
      <w:r w:rsidRPr="005E1E02">
        <w:rPr>
          <w:noProof w:val="0"/>
        </w:rPr>
        <w:tab/>
        <w:t xml:space="preserve">Lee, K. M. et al. Suppression of allograft rejection by regulatory </w:t>
      </w:r>
      <w:r w:rsidR="00884686">
        <w:rPr>
          <w:noProof w:val="0"/>
        </w:rPr>
        <w:t>B cells induced via TLR</w:t>
      </w:r>
      <w:r w:rsidRPr="005E1E02">
        <w:rPr>
          <w:noProof w:val="0"/>
        </w:rPr>
        <w:t xml:space="preserve"> signaling. </w:t>
      </w:r>
      <w:r w:rsidRPr="005E1E02">
        <w:rPr>
          <w:i/>
          <w:noProof w:val="0"/>
        </w:rPr>
        <w:t>JCI Insight.</w:t>
      </w:r>
      <w:r w:rsidRPr="005E1E02">
        <w:rPr>
          <w:noProof w:val="0"/>
        </w:rPr>
        <w:t xml:space="preserve"> </w:t>
      </w:r>
      <w:r w:rsidRPr="005E1E02">
        <w:rPr>
          <w:b/>
          <w:noProof w:val="0"/>
        </w:rPr>
        <w:t>7</w:t>
      </w:r>
      <w:r w:rsidRPr="005E1E02">
        <w:rPr>
          <w:noProof w:val="0"/>
        </w:rPr>
        <w:t xml:space="preserve"> (17),</w:t>
      </w:r>
      <w:r w:rsidR="00381EC9" w:rsidRPr="005E1E02">
        <w:rPr>
          <w:noProof w:val="0"/>
        </w:rPr>
        <w:t xml:space="preserve"> </w:t>
      </w:r>
      <w:r w:rsidR="00E03872" w:rsidRPr="00E03872">
        <w:rPr>
          <w:noProof w:val="0"/>
        </w:rPr>
        <w:t>e152213</w:t>
      </w:r>
      <w:r w:rsidR="00E03872">
        <w:rPr>
          <w:noProof w:val="0"/>
        </w:rPr>
        <w:t xml:space="preserve"> </w:t>
      </w:r>
      <w:r w:rsidRPr="005E1E02">
        <w:rPr>
          <w:noProof w:val="0"/>
        </w:rPr>
        <w:t>(2022).</w:t>
      </w:r>
    </w:p>
    <w:p w14:paraId="3D753DBD" w14:textId="6BA30176" w:rsidR="00D56306" w:rsidRPr="005E1E02" w:rsidRDefault="00D56306" w:rsidP="00845E60">
      <w:pPr>
        <w:pStyle w:val="EndNoteBibliography"/>
        <w:rPr>
          <w:noProof w:val="0"/>
        </w:rPr>
      </w:pPr>
      <w:r w:rsidRPr="005E1E02">
        <w:rPr>
          <w:noProof w:val="0"/>
        </w:rPr>
        <w:t>16</w:t>
      </w:r>
      <w:r w:rsidRPr="005E1E02">
        <w:rPr>
          <w:noProof w:val="0"/>
        </w:rPr>
        <w:tab/>
        <w:t xml:space="preserve">Liao, M. et al. Marchf1 deficiency attenuates antibody-mediated rejection by modulating b cell responses. </w:t>
      </w:r>
      <w:r w:rsidRPr="005E1E02">
        <w:rPr>
          <w:i/>
          <w:noProof w:val="0"/>
        </w:rPr>
        <w:t>Am J Transplantat.</w:t>
      </w:r>
      <w:r w:rsidRPr="005E1E02">
        <w:rPr>
          <w:noProof w:val="0"/>
        </w:rPr>
        <w:t xml:space="preserve"> </w:t>
      </w:r>
      <w:r w:rsidRPr="005E1E02">
        <w:rPr>
          <w:b/>
          <w:noProof w:val="0"/>
        </w:rPr>
        <w:t>25</w:t>
      </w:r>
      <w:r w:rsidRPr="005E1E02">
        <w:rPr>
          <w:noProof w:val="0"/>
        </w:rPr>
        <w:t xml:space="preserve"> (8), S312 (2025).</w:t>
      </w:r>
    </w:p>
    <w:p w14:paraId="0BA7F1E0" w14:textId="368DDC1E" w:rsidR="00D56306" w:rsidRPr="005E1E02" w:rsidRDefault="00D56306" w:rsidP="00845E60">
      <w:pPr>
        <w:pStyle w:val="EndNoteBibliography"/>
        <w:rPr>
          <w:noProof w:val="0"/>
        </w:rPr>
      </w:pPr>
      <w:r w:rsidRPr="005E1E02">
        <w:rPr>
          <w:noProof w:val="0"/>
        </w:rPr>
        <w:t>17</w:t>
      </w:r>
      <w:r w:rsidRPr="005E1E02">
        <w:rPr>
          <w:noProof w:val="0"/>
        </w:rPr>
        <w:tab/>
        <w:t xml:space="preserve">Borges, T. J. et al. The inhibitory receptor siglec-e controls antigen-presenting cell activation and t cell–mediated transplant rejection. </w:t>
      </w:r>
      <w:r w:rsidRPr="005E1E02">
        <w:rPr>
          <w:i/>
          <w:noProof w:val="0"/>
        </w:rPr>
        <w:t>Sci Translat Med.</w:t>
      </w:r>
      <w:r w:rsidRPr="005E1E02">
        <w:rPr>
          <w:noProof w:val="0"/>
        </w:rPr>
        <w:t xml:space="preserve"> </w:t>
      </w:r>
      <w:r w:rsidRPr="005E1E02">
        <w:rPr>
          <w:b/>
          <w:noProof w:val="0"/>
        </w:rPr>
        <w:t>17</w:t>
      </w:r>
      <w:r w:rsidRPr="005E1E02">
        <w:rPr>
          <w:noProof w:val="0"/>
        </w:rPr>
        <w:t xml:space="preserve"> (797), eads2694 (2025).</w:t>
      </w:r>
    </w:p>
    <w:p w14:paraId="4E13B064" w14:textId="603173C1" w:rsidR="00D56306" w:rsidRPr="005E1E02" w:rsidRDefault="00D56306" w:rsidP="00845E60">
      <w:pPr>
        <w:pStyle w:val="EndNoteBibliography"/>
        <w:rPr>
          <w:noProof w:val="0"/>
        </w:rPr>
      </w:pPr>
      <w:r w:rsidRPr="005E1E02">
        <w:rPr>
          <w:noProof w:val="0"/>
        </w:rPr>
        <w:t>18</w:t>
      </w:r>
      <w:r w:rsidRPr="005E1E02">
        <w:rPr>
          <w:noProof w:val="0"/>
        </w:rPr>
        <w:tab/>
        <w:t xml:space="preserve">Efe, O. et al. A humanized il-2 mutein expands tregs and prolongs transplant survival in preclinical models. </w:t>
      </w:r>
      <w:r w:rsidRPr="005E1E02">
        <w:rPr>
          <w:i/>
          <w:noProof w:val="0"/>
        </w:rPr>
        <w:t>J Clin Investigat.</w:t>
      </w:r>
      <w:r w:rsidRPr="005E1E02">
        <w:rPr>
          <w:noProof w:val="0"/>
        </w:rPr>
        <w:t xml:space="preserve"> </w:t>
      </w:r>
      <w:r w:rsidRPr="005E1E02">
        <w:rPr>
          <w:b/>
          <w:noProof w:val="0"/>
        </w:rPr>
        <w:t>134</w:t>
      </w:r>
      <w:r w:rsidRPr="005E1E02">
        <w:rPr>
          <w:noProof w:val="0"/>
        </w:rPr>
        <w:t xml:space="preserve"> (5),</w:t>
      </w:r>
      <w:r w:rsidR="00970EAD">
        <w:rPr>
          <w:noProof w:val="0"/>
        </w:rPr>
        <w:t xml:space="preserve"> </w:t>
      </w:r>
      <w:r w:rsidR="00970EAD" w:rsidRPr="00970EAD">
        <w:rPr>
          <w:noProof w:val="0"/>
        </w:rPr>
        <w:t>e173107</w:t>
      </w:r>
      <w:r w:rsidR="00381EC9" w:rsidRPr="005E1E02">
        <w:rPr>
          <w:noProof w:val="0"/>
        </w:rPr>
        <w:t xml:space="preserve"> </w:t>
      </w:r>
      <w:r w:rsidRPr="005E1E02">
        <w:rPr>
          <w:noProof w:val="0"/>
        </w:rPr>
        <w:t>(2024).</w:t>
      </w:r>
    </w:p>
    <w:p w14:paraId="6E4A135D" w14:textId="77777777" w:rsidR="00D56306" w:rsidRPr="005E1E02" w:rsidRDefault="00D56306" w:rsidP="00845E60">
      <w:pPr>
        <w:pStyle w:val="EndNoteBibliography"/>
        <w:rPr>
          <w:noProof w:val="0"/>
        </w:rPr>
      </w:pPr>
      <w:r w:rsidRPr="005E1E02">
        <w:rPr>
          <w:noProof w:val="0"/>
        </w:rPr>
        <w:t>19</w:t>
      </w:r>
      <w:r w:rsidRPr="005E1E02">
        <w:rPr>
          <w:noProof w:val="0"/>
        </w:rPr>
        <w:tab/>
        <w:t xml:space="preserve">Mendiola Pla, M., Milano, C. A., Glass, C., Bowles, D. E., Wendell, D. C. Cardiac magnetic resonance imaging characterization of acute rejection in a porcine heterotopic heart transplantation model. </w:t>
      </w:r>
      <w:r w:rsidRPr="005E1E02">
        <w:rPr>
          <w:i/>
          <w:noProof w:val="0"/>
        </w:rPr>
        <w:t>Plos one.</w:t>
      </w:r>
      <w:r w:rsidRPr="005E1E02">
        <w:rPr>
          <w:noProof w:val="0"/>
        </w:rPr>
        <w:t xml:space="preserve"> </w:t>
      </w:r>
      <w:r w:rsidRPr="005E1E02">
        <w:rPr>
          <w:b/>
          <w:noProof w:val="0"/>
        </w:rPr>
        <w:t>19</w:t>
      </w:r>
      <w:r w:rsidRPr="005E1E02">
        <w:rPr>
          <w:noProof w:val="0"/>
        </w:rPr>
        <w:t xml:space="preserve"> (6), e0304588 (2024).</w:t>
      </w:r>
    </w:p>
    <w:p w14:paraId="47049C03" w14:textId="77777777" w:rsidR="00D56306" w:rsidRPr="005E1E02" w:rsidRDefault="00D56306" w:rsidP="00845E60">
      <w:pPr>
        <w:pStyle w:val="EndNoteBibliography"/>
        <w:rPr>
          <w:noProof w:val="0"/>
        </w:rPr>
      </w:pPr>
      <w:r w:rsidRPr="005E1E02">
        <w:rPr>
          <w:noProof w:val="0"/>
        </w:rPr>
        <w:t>20</w:t>
      </w:r>
      <w:r w:rsidRPr="005E1E02">
        <w:rPr>
          <w:noProof w:val="0"/>
        </w:rPr>
        <w:tab/>
        <w:t xml:space="preserve">Chen, Z. H. A technique of cervical heterotopic heart transplantation in mice. </w:t>
      </w:r>
      <w:r w:rsidRPr="005E1E02">
        <w:rPr>
          <w:i/>
          <w:noProof w:val="0"/>
        </w:rPr>
        <w:t>Transplantation.</w:t>
      </w:r>
      <w:r w:rsidRPr="005E1E02">
        <w:rPr>
          <w:noProof w:val="0"/>
        </w:rPr>
        <w:t xml:space="preserve"> </w:t>
      </w:r>
      <w:r w:rsidRPr="005E1E02">
        <w:rPr>
          <w:b/>
          <w:noProof w:val="0"/>
        </w:rPr>
        <w:t>52</w:t>
      </w:r>
      <w:r w:rsidRPr="005E1E02">
        <w:rPr>
          <w:noProof w:val="0"/>
        </w:rPr>
        <w:t xml:space="preserve"> (6), 1099-1101 (1991).</w:t>
      </w:r>
    </w:p>
    <w:p w14:paraId="748AE5FA" w14:textId="4AE254EE" w:rsidR="00D56306" w:rsidRPr="005E1E02" w:rsidRDefault="00D56306" w:rsidP="00845E60">
      <w:pPr>
        <w:pStyle w:val="EndNoteBibliography"/>
        <w:rPr>
          <w:noProof w:val="0"/>
        </w:rPr>
      </w:pPr>
      <w:r w:rsidRPr="005E1E02">
        <w:rPr>
          <w:noProof w:val="0"/>
        </w:rPr>
        <w:t>21</w:t>
      </w:r>
      <w:r w:rsidRPr="005E1E02">
        <w:rPr>
          <w:noProof w:val="0"/>
        </w:rPr>
        <w:tab/>
        <w:t xml:space="preserve">Fang, J. et al. A simplified two-stitch sleeve technique for arterial anastomosis of cervical heterotopic cardiac transplantation in mice. </w:t>
      </w:r>
      <w:r w:rsidRPr="005E1E02">
        <w:rPr>
          <w:i/>
          <w:noProof w:val="0"/>
        </w:rPr>
        <w:t>Am J</w:t>
      </w:r>
      <w:r w:rsidR="00970EAD">
        <w:rPr>
          <w:i/>
          <w:noProof w:val="0"/>
        </w:rPr>
        <w:t xml:space="preserve"> </w:t>
      </w:r>
      <w:r w:rsidRPr="005E1E02">
        <w:rPr>
          <w:i/>
          <w:noProof w:val="0"/>
        </w:rPr>
        <w:t>Translat Res.</w:t>
      </w:r>
      <w:r w:rsidRPr="005E1E02">
        <w:rPr>
          <w:noProof w:val="0"/>
        </w:rPr>
        <w:t xml:space="preserve"> </w:t>
      </w:r>
      <w:r w:rsidRPr="005E1E02">
        <w:rPr>
          <w:b/>
          <w:noProof w:val="0"/>
        </w:rPr>
        <w:t>5</w:t>
      </w:r>
      <w:r w:rsidRPr="005E1E02">
        <w:rPr>
          <w:noProof w:val="0"/>
        </w:rPr>
        <w:t xml:space="preserve"> (5), 521 (2013).</w:t>
      </w:r>
    </w:p>
    <w:p w14:paraId="0C0711F5" w14:textId="0DCB4425" w:rsidR="00D56306" w:rsidRPr="005E1E02" w:rsidRDefault="00D56306" w:rsidP="00845E60">
      <w:pPr>
        <w:pStyle w:val="EndNoteBibliography"/>
        <w:rPr>
          <w:noProof w:val="0"/>
        </w:rPr>
      </w:pPr>
      <w:r w:rsidRPr="005E1E02">
        <w:rPr>
          <w:noProof w:val="0"/>
        </w:rPr>
        <w:t>22</w:t>
      </w:r>
      <w:r w:rsidRPr="005E1E02">
        <w:rPr>
          <w:noProof w:val="0"/>
        </w:rPr>
        <w:tab/>
        <w:t xml:space="preserve">Dun, H. et al. Cervical heterotopic heart transplantation in mice using a novel suture technique. </w:t>
      </w:r>
      <w:r w:rsidRPr="005E1E02">
        <w:rPr>
          <w:i/>
          <w:noProof w:val="0"/>
        </w:rPr>
        <w:t>JHLT open.</w:t>
      </w:r>
      <w:r w:rsidRPr="005E1E02">
        <w:rPr>
          <w:noProof w:val="0"/>
        </w:rPr>
        <w:t xml:space="preserve"> </w:t>
      </w:r>
      <w:r w:rsidRPr="005E1E02">
        <w:rPr>
          <w:b/>
          <w:noProof w:val="0"/>
        </w:rPr>
        <w:t>7</w:t>
      </w:r>
      <w:r w:rsidR="008755AE">
        <w:rPr>
          <w:b/>
          <w:noProof w:val="0"/>
        </w:rPr>
        <w:t>,</w:t>
      </w:r>
      <w:r w:rsidRPr="005E1E02">
        <w:rPr>
          <w:noProof w:val="0"/>
        </w:rPr>
        <w:t xml:space="preserve"> 100164 (2025).</w:t>
      </w:r>
    </w:p>
    <w:p w14:paraId="27E87261" w14:textId="6E57BF92" w:rsidR="00D56306" w:rsidRPr="005E1E02" w:rsidRDefault="00D56306" w:rsidP="00845E60">
      <w:pPr>
        <w:pStyle w:val="EndNoteBibliography"/>
        <w:rPr>
          <w:noProof w:val="0"/>
        </w:rPr>
      </w:pPr>
      <w:r w:rsidRPr="005E1E02">
        <w:rPr>
          <w:noProof w:val="0"/>
        </w:rPr>
        <w:t>23</w:t>
      </w:r>
      <w:r w:rsidRPr="005E1E02">
        <w:rPr>
          <w:noProof w:val="0"/>
        </w:rPr>
        <w:tab/>
        <w:t xml:space="preserve">Ratschiller, T. et al. </w:t>
      </w:r>
      <w:r w:rsidRPr="00D02AD2">
        <w:rPr>
          <w:iCs/>
          <w:noProof w:val="0"/>
        </w:rPr>
        <w:t>Heterotopic cervical heart transplantation in mice</w:t>
      </w:r>
      <w:r w:rsidRPr="005E1E02">
        <w:rPr>
          <w:noProof w:val="0"/>
        </w:rPr>
        <w:t xml:space="preserve">. </w:t>
      </w:r>
      <w:r w:rsidR="00D02AD2" w:rsidRPr="00D02AD2">
        <w:rPr>
          <w:i/>
          <w:iCs/>
          <w:noProof w:val="0"/>
        </w:rPr>
        <w:t>J Vis Exp</w:t>
      </w:r>
      <w:r w:rsidR="00D02AD2" w:rsidRPr="00D02AD2">
        <w:rPr>
          <w:noProof w:val="0"/>
        </w:rPr>
        <w:t>. (102)</w:t>
      </w:r>
      <w:r w:rsidR="00D02AD2">
        <w:rPr>
          <w:noProof w:val="0"/>
        </w:rPr>
        <w:t xml:space="preserve">, </w:t>
      </w:r>
      <w:r w:rsidR="00D02AD2" w:rsidRPr="00D02AD2">
        <w:rPr>
          <w:noProof w:val="0"/>
        </w:rPr>
        <w:t>e52907</w:t>
      </w:r>
      <w:r w:rsidRPr="005E1E02">
        <w:rPr>
          <w:noProof w:val="0"/>
        </w:rPr>
        <w:t xml:space="preserve"> </w:t>
      </w:r>
      <w:r w:rsidR="00D02AD2">
        <w:rPr>
          <w:noProof w:val="0"/>
        </w:rPr>
        <w:t>(</w:t>
      </w:r>
      <w:r w:rsidRPr="005E1E02">
        <w:rPr>
          <w:noProof w:val="0"/>
        </w:rPr>
        <w:t>2015).</w:t>
      </w:r>
    </w:p>
    <w:p w14:paraId="0F94B770" w14:textId="1A6786F9" w:rsidR="00D56306" w:rsidRPr="005E1E02" w:rsidRDefault="00D56306" w:rsidP="00E365CF">
      <w:pPr>
        <w:pStyle w:val="EndNoteBibliography"/>
        <w:rPr>
          <w:noProof w:val="0"/>
        </w:rPr>
      </w:pPr>
      <w:r w:rsidRPr="005E1E02">
        <w:rPr>
          <w:noProof w:val="0"/>
        </w:rPr>
        <w:t>24</w:t>
      </w:r>
      <w:r w:rsidRPr="005E1E02">
        <w:rPr>
          <w:noProof w:val="0"/>
        </w:rPr>
        <w:tab/>
        <w:t xml:space="preserve">Mao, X., Xian, P., You, H., Huang, G., Li, J. </w:t>
      </w:r>
      <w:r w:rsidRPr="00E365CF">
        <w:rPr>
          <w:iCs/>
          <w:noProof w:val="0"/>
        </w:rPr>
        <w:t>A modified cuff technique for mouse cervical heterotopic heart transplantation model.</w:t>
      </w:r>
      <w:r w:rsidRPr="00E365CF">
        <w:rPr>
          <w:noProof w:val="0"/>
        </w:rPr>
        <w:t xml:space="preserve"> </w:t>
      </w:r>
      <w:r w:rsidR="00E365CF" w:rsidRPr="00E365CF">
        <w:rPr>
          <w:i/>
          <w:iCs/>
          <w:noProof w:val="0"/>
        </w:rPr>
        <w:t>J Vis Exp</w:t>
      </w:r>
      <w:r w:rsidR="00E365CF">
        <w:rPr>
          <w:i/>
          <w:iCs/>
          <w:noProof w:val="0"/>
        </w:rPr>
        <w:t xml:space="preserve">. </w:t>
      </w:r>
      <w:r w:rsidR="00E365CF">
        <w:rPr>
          <w:noProof w:val="0"/>
        </w:rPr>
        <w:t>(180), 63504 (</w:t>
      </w:r>
      <w:r w:rsidRPr="005E1E02">
        <w:rPr>
          <w:noProof w:val="0"/>
        </w:rPr>
        <w:t>2022).</w:t>
      </w:r>
    </w:p>
    <w:p w14:paraId="667A07A2" w14:textId="49A643B6" w:rsidR="00D56306" w:rsidRPr="005E1E02" w:rsidRDefault="00D56306" w:rsidP="006E1632">
      <w:pPr>
        <w:pStyle w:val="EndNoteBibliography"/>
        <w:rPr>
          <w:noProof w:val="0"/>
        </w:rPr>
      </w:pPr>
      <w:r w:rsidRPr="005E1E02">
        <w:rPr>
          <w:noProof w:val="0"/>
        </w:rPr>
        <w:t>25</w:t>
      </w:r>
      <w:r w:rsidRPr="005E1E02">
        <w:rPr>
          <w:noProof w:val="0"/>
        </w:rPr>
        <w:tab/>
        <w:t xml:space="preserve">Li, W. et al. </w:t>
      </w:r>
      <w:r w:rsidRPr="006E1632">
        <w:rPr>
          <w:iCs/>
          <w:noProof w:val="0"/>
        </w:rPr>
        <w:t xml:space="preserve">Mouse heterotopic cervical cardiac transplantation utilizing vascular cuffs. </w:t>
      </w:r>
      <w:r w:rsidR="006E1632" w:rsidRPr="006E1632">
        <w:rPr>
          <w:i/>
          <w:iCs/>
          <w:noProof w:val="0"/>
        </w:rPr>
        <w:t>J Vis Exp</w:t>
      </w:r>
      <w:r w:rsidR="006E1632">
        <w:rPr>
          <w:i/>
          <w:iCs/>
          <w:noProof w:val="0"/>
        </w:rPr>
        <w:t xml:space="preserve">. </w:t>
      </w:r>
      <w:r w:rsidR="006E1632">
        <w:rPr>
          <w:noProof w:val="0"/>
        </w:rPr>
        <w:t>(184)</w:t>
      </w:r>
      <w:r w:rsidR="001E62D9">
        <w:rPr>
          <w:noProof w:val="0"/>
        </w:rPr>
        <w:t xml:space="preserve">, </w:t>
      </w:r>
      <w:r w:rsidR="006E1632">
        <w:rPr>
          <w:noProof w:val="0"/>
        </w:rPr>
        <w:t>64089</w:t>
      </w:r>
      <w:r w:rsidR="001E62D9">
        <w:rPr>
          <w:noProof w:val="0"/>
        </w:rPr>
        <w:t xml:space="preserve"> (</w:t>
      </w:r>
      <w:r w:rsidRPr="005E1E02">
        <w:rPr>
          <w:noProof w:val="0"/>
        </w:rPr>
        <w:t>2022).</w:t>
      </w:r>
    </w:p>
    <w:p w14:paraId="72D6FEA1" w14:textId="77777777" w:rsidR="00D56306" w:rsidRPr="005E1E02" w:rsidRDefault="00D56306" w:rsidP="00845E60">
      <w:pPr>
        <w:pStyle w:val="EndNoteBibliography"/>
        <w:rPr>
          <w:noProof w:val="0"/>
        </w:rPr>
      </w:pPr>
      <w:r w:rsidRPr="005E1E02">
        <w:rPr>
          <w:noProof w:val="0"/>
        </w:rPr>
        <w:t>26</w:t>
      </w:r>
      <w:r w:rsidRPr="005E1E02">
        <w:rPr>
          <w:noProof w:val="0"/>
        </w:rPr>
        <w:tab/>
        <w:t xml:space="preserve">Yasuura, K. Simplified mouse cervical heart transplantation using a cuff technique. </w:t>
      </w:r>
      <w:r w:rsidRPr="005E1E02">
        <w:rPr>
          <w:i/>
          <w:noProof w:val="0"/>
        </w:rPr>
        <w:lastRenderedPageBreak/>
        <w:t>Transplantation.</w:t>
      </w:r>
      <w:r w:rsidRPr="005E1E02">
        <w:rPr>
          <w:noProof w:val="0"/>
        </w:rPr>
        <w:t xml:space="preserve"> </w:t>
      </w:r>
      <w:r w:rsidRPr="005E1E02">
        <w:rPr>
          <w:b/>
          <w:noProof w:val="0"/>
        </w:rPr>
        <w:t>51</w:t>
      </w:r>
      <w:r w:rsidRPr="005E1E02">
        <w:rPr>
          <w:noProof w:val="0"/>
        </w:rPr>
        <w:t xml:space="preserve"> (4), 896-897 (1991).</w:t>
      </w:r>
    </w:p>
    <w:p w14:paraId="59F0E64F" w14:textId="66FE36F1" w:rsidR="00D56306" w:rsidRPr="005E1E02" w:rsidRDefault="00D56306" w:rsidP="00845E60">
      <w:pPr>
        <w:pStyle w:val="EndNoteBibliography"/>
        <w:rPr>
          <w:noProof w:val="0"/>
        </w:rPr>
      </w:pPr>
      <w:r w:rsidRPr="005E1E02">
        <w:rPr>
          <w:noProof w:val="0"/>
        </w:rPr>
        <w:t>27</w:t>
      </w:r>
      <w:r w:rsidRPr="005E1E02">
        <w:rPr>
          <w:noProof w:val="0"/>
        </w:rPr>
        <w:tab/>
        <w:t xml:space="preserve">Rosendorf, J. et al. Experimental fortification of intestinal anastomoses with nanofibrous materials in a large animal model. </w:t>
      </w:r>
      <w:r w:rsidRPr="005E1E02">
        <w:rPr>
          <w:i/>
          <w:noProof w:val="0"/>
        </w:rPr>
        <w:t>Sci Rep.</w:t>
      </w:r>
      <w:r w:rsidRPr="005E1E02">
        <w:rPr>
          <w:noProof w:val="0"/>
        </w:rPr>
        <w:t xml:space="preserve"> </w:t>
      </w:r>
      <w:r w:rsidRPr="005E1E02">
        <w:rPr>
          <w:b/>
          <w:noProof w:val="0"/>
        </w:rPr>
        <w:t>10</w:t>
      </w:r>
      <w:r w:rsidRPr="005E1E02">
        <w:rPr>
          <w:noProof w:val="0"/>
        </w:rPr>
        <w:t xml:space="preserve"> (1), 1134 (2020).</w:t>
      </w:r>
    </w:p>
    <w:p w14:paraId="2FD2BE4E" w14:textId="5B8D85B6" w:rsidR="00D56306" w:rsidRPr="005E1E02" w:rsidRDefault="00D56306" w:rsidP="00845E60">
      <w:pPr>
        <w:pStyle w:val="EndNoteBibliography"/>
        <w:rPr>
          <w:noProof w:val="0"/>
        </w:rPr>
      </w:pPr>
      <w:r w:rsidRPr="005E1E02">
        <w:rPr>
          <w:noProof w:val="0"/>
        </w:rPr>
        <w:t>28</w:t>
      </w:r>
      <w:r w:rsidRPr="005E1E02">
        <w:rPr>
          <w:noProof w:val="0"/>
        </w:rPr>
        <w:tab/>
        <w:t xml:space="preserve">Lazar, K. M., Shetty, S., Chilkoti, A., Collier, J. H. Immune-active polymeric materials for the treatment of inflammatory diseases. </w:t>
      </w:r>
      <w:r w:rsidRPr="005E1E02">
        <w:rPr>
          <w:i/>
          <w:noProof w:val="0"/>
        </w:rPr>
        <w:t>Curr Opin Colloid Interf Sci.</w:t>
      </w:r>
      <w:r w:rsidRPr="005E1E02">
        <w:rPr>
          <w:noProof w:val="0"/>
        </w:rPr>
        <w:t xml:space="preserve"> </w:t>
      </w:r>
      <w:r w:rsidRPr="005E1E02">
        <w:rPr>
          <w:b/>
          <w:noProof w:val="0"/>
        </w:rPr>
        <w:t>67</w:t>
      </w:r>
      <w:r w:rsidR="001E62D9">
        <w:rPr>
          <w:b/>
          <w:noProof w:val="0"/>
        </w:rPr>
        <w:t>,</w:t>
      </w:r>
      <w:r w:rsidRPr="005E1E02">
        <w:rPr>
          <w:noProof w:val="0"/>
        </w:rPr>
        <w:t xml:space="preserve"> 101726 (2023).</w:t>
      </w:r>
    </w:p>
    <w:p w14:paraId="7621AEC3" w14:textId="401F29E3" w:rsidR="00D56306" w:rsidRPr="005E1E02" w:rsidRDefault="00D56306" w:rsidP="00845E60">
      <w:pPr>
        <w:pStyle w:val="EndNoteBibliography"/>
        <w:rPr>
          <w:noProof w:val="0"/>
        </w:rPr>
      </w:pPr>
      <w:r w:rsidRPr="005E1E02">
        <w:rPr>
          <w:noProof w:val="0"/>
        </w:rPr>
        <w:t>29</w:t>
      </w:r>
      <w:r w:rsidRPr="005E1E02">
        <w:rPr>
          <w:noProof w:val="0"/>
        </w:rPr>
        <w:tab/>
        <w:t xml:space="preserve">Elezaby, A., Dexheimer, R., Sallam, K. Cardiovascular effects of immunosuppression agents. </w:t>
      </w:r>
      <w:r w:rsidRPr="005E1E02">
        <w:rPr>
          <w:i/>
          <w:noProof w:val="0"/>
        </w:rPr>
        <w:t>Front Cardiovasc Med.</w:t>
      </w:r>
      <w:r w:rsidRPr="005E1E02">
        <w:rPr>
          <w:noProof w:val="0"/>
        </w:rPr>
        <w:t xml:space="preserve"> </w:t>
      </w:r>
      <w:r w:rsidRPr="005E1E02">
        <w:rPr>
          <w:b/>
          <w:noProof w:val="0"/>
        </w:rPr>
        <w:t>9</w:t>
      </w:r>
      <w:r w:rsidR="001E62D9">
        <w:rPr>
          <w:b/>
          <w:noProof w:val="0"/>
        </w:rPr>
        <w:t>,</w:t>
      </w:r>
      <w:r w:rsidRPr="005E1E02">
        <w:rPr>
          <w:noProof w:val="0"/>
        </w:rPr>
        <w:t xml:space="preserve"> 981838 (2022).</w:t>
      </w:r>
    </w:p>
    <w:p w14:paraId="48D85C07" w14:textId="70A3AD33" w:rsidR="00D56306" w:rsidRPr="005E1E02" w:rsidRDefault="00D56306" w:rsidP="00845E60">
      <w:pPr>
        <w:pStyle w:val="EndNoteBibliography"/>
        <w:rPr>
          <w:noProof w:val="0"/>
        </w:rPr>
      </w:pPr>
      <w:r w:rsidRPr="005E1E02">
        <w:rPr>
          <w:noProof w:val="0"/>
        </w:rPr>
        <w:t>30</w:t>
      </w:r>
      <w:r w:rsidRPr="005E1E02">
        <w:rPr>
          <w:noProof w:val="0"/>
        </w:rPr>
        <w:tab/>
        <w:t xml:space="preserve">Chan, G., Si, C., Nichols, M. R., Kennedy, L. Assessment of the safety and efficacy of pre-emptive use of extended-release buprenorphine for mouse laparotomy. </w:t>
      </w:r>
      <w:r w:rsidRPr="005E1E02">
        <w:rPr>
          <w:i/>
          <w:noProof w:val="0"/>
        </w:rPr>
        <w:t>J Am Assoc Lab Animal Sci.</w:t>
      </w:r>
      <w:r w:rsidRPr="005E1E02">
        <w:rPr>
          <w:noProof w:val="0"/>
        </w:rPr>
        <w:t xml:space="preserve"> </w:t>
      </w:r>
      <w:r w:rsidRPr="005E1E02">
        <w:rPr>
          <w:b/>
          <w:noProof w:val="0"/>
        </w:rPr>
        <w:t>61</w:t>
      </w:r>
      <w:r w:rsidRPr="005E1E02">
        <w:rPr>
          <w:noProof w:val="0"/>
        </w:rPr>
        <w:t xml:space="preserve"> (4), 381-387 (2022).</w:t>
      </w:r>
    </w:p>
    <w:p w14:paraId="50733412" w14:textId="5DDDFCF1" w:rsidR="00D56306" w:rsidRPr="005E1E02" w:rsidRDefault="00D56306" w:rsidP="00845E60">
      <w:pPr>
        <w:pStyle w:val="EndNoteBibliography"/>
        <w:rPr>
          <w:noProof w:val="0"/>
        </w:rPr>
      </w:pPr>
      <w:r w:rsidRPr="005E1E02">
        <w:rPr>
          <w:noProof w:val="0"/>
        </w:rPr>
        <w:t>31</w:t>
      </w:r>
      <w:r w:rsidRPr="005E1E02">
        <w:rPr>
          <w:noProof w:val="0"/>
        </w:rPr>
        <w:tab/>
        <w:t xml:space="preserve">Mendes, D. M., Borges, T., Riella, L. Oral tributyrate promotes treg-mediated immune modulation and prolongs allograft survival in murine transplant models. </w:t>
      </w:r>
      <w:r w:rsidRPr="005E1E02">
        <w:rPr>
          <w:i/>
          <w:noProof w:val="0"/>
        </w:rPr>
        <w:t>Am</w:t>
      </w:r>
      <w:r w:rsidR="00100C1B">
        <w:rPr>
          <w:i/>
          <w:noProof w:val="0"/>
        </w:rPr>
        <w:t xml:space="preserve"> </w:t>
      </w:r>
      <w:r w:rsidRPr="005E1E02">
        <w:rPr>
          <w:i/>
          <w:noProof w:val="0"/>
        </w:rPr>
        <w:t>J Transplantat.</w:t>
      </w:r>
      <w:r w:rsidRPr="005E1E02">
        <w:rPr>
          <w:noProof w:val="0"/>
        </w:rPr>
        <w:t xml:space="preserve"> </w:t>
      </w:r>
      <w:r w:rsidRPr="005E1E02">
        <w:rPr>
          <w:b/>
          <w:noProof w:val="0"/>
        </w:rPr>
        <w:t>25</w:t>
      </w:r>
      <w:r w:rsidRPr="005E1E02">
        <w:rPr>
          <w:noProof w:val="0"/>
        </w:rPr>
        <w:t xml:space="preserve"> (8), S243-S244 (2025).</w:t>
      </w:r>
    </w:p>
    <w:p w14:paraId="4189749C" w14:textId="6A3B0BE7" w:rsidR="00D56306" w:rsidRPr="005E1E02" w:rsidRDefault="00D56306" w:rsidP="00845E60">
      <w:pPr>
        <w:pStyle w:val="EndNoteBibliography"/>
        <w:rPr>
          <w:noProof w:val="0"/>
        </w:rPr>
      </w:pPr>
      <w:r w:rsidRPr="005E1E02">
        <w:rPr>
          <w:noProof w:val="0"/>
        </w:rPr>
        <w:t>32</w:t>
      </w:r>
      <w:r w:rsidRPr="005E1E02">
        <w:rPr>
          <w:noProof w:val="0"/>
        </w:rPr>
        <w:tab/>
        <w:t xml:space="preserve">Miller, C. L. Madsen, J. C. Targeting il‐6 to prevent cardiac allograft rejection. </w:t>
      </w:r>
      <w:r w:rsidRPr="005E1E02">
        <w:rPr>
          <w:i/>
          <w:noProof w:val="0"/>
        </w:rPr>
        <w:t>Am J Transplantat.</w:t>
      </w:r>
      <w:r w:rsidRPr="005E1E02">
        <w:rPr>
          <w:noProof w:val="0"/>
        </w:rPr>
        <w:t xml:space="preserve"> </w:t>
      </w:r>
      <w:r w:rsidRPr="005E1E02">
        <w:rPr>
          <w:b/>
          <w:noProof w:val="0"/>
        </w:rPr>
        <w:t>22</w:t>
      </w:r>
      <w:r w:rsidR="00100C1B">
        <w:rPr>
          <w:b/>
          <w:noProof w:val="0"/>
        </w:rPr>
        <w:t>,</w:t>
      </w:r>
      <w:r w:rsidRPr="005E1E02">
        <w:rPr>
          <w:noProof w:val="0"/>
        </w:rPr>
        <w:t xml:space="preserve"> 12-17 (2022).</w:t>
      </w:r>
    </w:p>
    <w:p w14:paraId="381F661B" w14:textId="77777777" w:rsidR="00D56306" w:rsidRPr="005E1E02" w:rsidRDefault="00D56306" w:rsidP="00845E60">
      <w:pPr>
        <w:pStyle w:val="EndNoteBibliography"/>
        <w:rPr>
          <w:noProof w:val="0"/>
        </w:rPr>
      </w:pPr>
      <w:r w:rsidRPr="005E1E02">
        <w:rPr>
          <w:noProof w:val="0"/>
        </w:rPr>
        <w:t>33</w:t>
      </w:r>
      <w:r w:rsidRPr="005E1E02">
        <w:rPr>
          <w:noProof w:val="0"/>
        </w:rPr>
        <w:tab/>
        <w:t xml:space="preserve">Schmitz, R. et al. B cells in transplant tolerance and rejection: Friends or foes? </w:t>
      </w:r>
      <w:r w:rsidRPr="005E1E02">
        <w:rPr>
          <w:i/>
          <w:noProof w:val="0"/>
        </w:rPr>
        <w:t>Transpl Int.</w:t>
      </w:r>
      <w:r w:rsidRPr="005E1E02">
        <w:rPr>
          <w:noProof w:val="0"/>
        </w:rPr>
        <w:t xml:space="preserve"> </w:t>
      </w:r>
      <w:r w:rsidRPr="005E1E02">
        <w:rPr>
          <w:b/>
          <w:noProof w:val="0"/>
        </w:rPr>
        <w:t>33</w:t>
      </w:r>
      <w:r w:rsidRPr="005E1E02">
        <w:rPr>
          <w:noProof w:val="0"/>
        </w:rPr>
        <w:t xml:space="preserve"> (1), 30-40 (2020).</w:t>
      </w:r>
    </w:p>
    <w:p w14:paraId="432AEE09" w14:textId="2EF20FFB" w:rsidR="00D56306" w:rsidRPr="005E1E02" w:rsidRDefault="00D56306" w:rsidP="00845E60">
      <w:pPr>
        <w:pStyle w:val="EndNoteBibliography"/>
        <w:rPr>
          <w:noProof w:val="0"/>
        </w:rPr>
      </w:pPr>
      <w:r w:rsidRPr="005E1E02">
        <w:rPr>
          <w:noProof w:val="0"/>
        </w:rPr>
        <w:t>34</w:t>
      </w:r>
      <w:r w:rsidRPr="005E1E02">
        <w:rPr>
          <w:noProof w:val="0"/>
        </w:rPr>
        <w:tab/>
        <w:t xml:space="preserve">Fillinger, M. F., Kerns, D. B., Bruch, D., Reinitz, E. R., Schwartz, R. A. Does the end-to-end venous anastomosis offer a functional advantage over the end-to-side venous anastomosis in high-output arteriovenous grafts? </w:t>
      </w:r>
      <w:r w:rsidRPr="005E1E02">
        <w:rPr>
          <w:i/>
          <w:noProof w:val="0"/>
        </w:rPr>
        <w:t>J Vasc Surg.</w:t>
      </w:r>
      <w:r w:rsidRPr="005E1E02">
        <w:rPr>
          <w:noProof w:val="0"/>
        </w:rPr>
        <w:t xml:space="preserve"> </w:t>
      </w:r>
      <w:r w:rsidRPr="005E1E02">
        <w:rPr>
          <w:b/>
          <w:noProof w:val="0"/>
        </w:rPr>
        <w:t>12</w:t>
      </w:r>
      <w:r w:rsidRPr="005E1E02">
        <w:rPr>
          <w:noProof w:val="0"/>
        </w:rPr>
        <w:t xml:space="preserve"> (6), 676-690 (1990).</w:t>
      </w:r>
    </w:p>
    <w:p w14:paraId="0D41914F" w14:textId="3D024F9E" w:rsidR="00D56306" w:rsidRPr="005E1E02" w:rsidRDefault="00D56306" w:rsidP="00845E60">
      <w:pPr>
        <w:pStyle w:val="EndNoteBibliography"/>
        <w:rPr>
          <w:noProof w:val="0"/>
        </w:rPr>
      </w:pPr>
      <w:r w:rsidRPr="005E1E02">
        <w:rPr>
          <w:noProof w:val="0"/>
        </w:rPr>
        <w:t>35</w:t>
      </w:r>
      <w:r w:rsidRPr="005E1E02">
        <w:rPr>
          <w:noProof w:val="0"/>
        </w:rPr>
        <w:tab/>
        <w:t xml:space="preserve">Ribaudo, J. G. et al. Sutureless vascular anastomotic approaches and their potential impacts. </w:t>
      </w:r>
      <w:r w:rsidRPr="005E1E02">
        <w:rPr>
          <w:i/>
          <w:noProof w:val="0"/>
        </w:rPr>
        <w:t>Bioact Mater.</w:t>
      </w:r>
      <w:r w:rsidRPr="005E1E02">
        <w:rPr>
          <w:noProof w:val="0"/>
        </w:rPr>
        <w:t xml:space="preserve"> </w:t>
      </w:r>
      <w:r w:rsidRPr="005E1E02">
        <w:rPr>
          <w:b/>
          <w:noProof w:val="0"/>
        </w:rPr>
        <w:t>38</w:t>
      </w:r>
      <w:r w:rsidR="00100C1B">
        <w:rPr>
          <w:b/>
          <w:noProof w:val="0"/>
        </w:rPr>
        <w:t>,</w:t>
      </w:r>
      <w:r w:rsidRPr="005E1E02">
        <w:rPr>
          <w:noProof w:val="0"/>
        </w:rPr>
        <w:t xml:space="preserve"> 73-94 (2024).</w:t>
      </w:r>
    </w:p>
    <w:p w14:paraId="2EDBBFB7" w14:textId="77777777" w:rsidR="00D56306" w:rsidRPr="005E1E02" w:rsidRDefault="00D56306" w:rsidP="00845E60">
      <w:pPr>
        <w:pStyle w:val="EndNoteBibliography"/>
        <w:rPr>
          <w:noProof w:val="0"/>
        </w:rPr>
      </w:pPr>
      <w:r w:rsidRPr="005E1E02">
        <w:rPr>
          <w:noProof w:val="0"/>
        </w:rPr>
        <w:t>36</w:t>
      </w:r>
      <w:r w:rsidRPr="005E1E02">
        <w:rPr>
          <w:noProof w:val="0"/>
        </w:rPr>
        <w:tab/>
        <w:t xml:space="preserve">Alghoul, M. S. et al. From simple interrupted to complex spiral: A systematic review of various suture techniques for microvascular anastomoses. </w:t>
      </w:r>
      <w:r w:rsidRPr="005E1E02">
        <w:rPr>
          <w:i/>
          <w:noProof w:val="0"/>
        </w:rPr>
        <w:t>Microsurgery.</w:t>
      </w:r>
      <w:r w:rsidRPr="005E1E02">
        <w:rPr>
          <w:noProof w:val="0"/>
        </w:rPr>
        <w:t xml:space="preserve"> </w:t>
      </w:r>
      <w:r w:rsidRPr="005E1E02">
        <w:rPr>
          <w:b/>
          <w:noProof w:val="0"/>
        </w:rPr>
        <w:t>31</w:t>
      </w:r>
      <w:r w:rsidRPr="005E1E02">
        <w:rPr>
          <w:noProof w:val="0"/>
        </w:rPr>
        <w:t xml:space="preserve"> (1), 72-80 (2011).</w:t>
      </w:r>
    </w:p>
    <w:p w14:paraId="039C561C" w14:textId="19856E0E" w:rsidR="00516914" w:rsidRPr="005E1E02" w:rsidRDefault="00D828D8" w:rsidP="00845E60">
      <w:pPr>
        <w:pBdr>
          <w:top w:val="nil"/>
          <w:left w:val="nil"/>
          <w:bottom w:val="nil"/>
          <w:right w:val="nil"/>
          <w:between w:val="nil"/>
        </w:pBdr>
        <w:rPr>
          <w:bCs/>
        </w:rPr>
      </w:pPr>
      <w:r w:rsidRPr="005E1E02">
        <w:rPr>
          <w:bCs/>
        </w:rPr>
        <w:fldChar w:fldCharType="end"/>
      </w:r>
    </w:p>
    <w:sectPr w:rsidR="00516914" w:rsidRPr="005E1E02" w:rsidSect="005E1E02">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B166C7" w14:textId="77777777" w:rsidR="00C71616" w:rsidRDefault="00C71616">
      <w:r>
        <w:separator/>
      </w:r>
    </w:p>
  </w:endnote>
  <w:endnote w:type="continuationSeparator" w:id="0">
    <w:p w14:paraId="3DB48768" w14:textId="77777777" w:rsidR="00C71616" w:rsidRDefault="00C71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09201" w14:textId="77777777" w:rsidR="00A9633A" w:rsidRDefault="00A963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AB6B2" w14:textId="77777777" w:rsidR="00A9633A" w:rsidRDefault="00A96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5D0364" w14:textId="77777777" w:rsidR="00C71616" w:rsidRDefault="00C71616">
      <w:r>
        <w:separator/>
      </w:r>
    </w:p>
  </w:footnote>
  <w:footnote w:type="continuationSeparator" w:id="0">
    <w:p w14:paraId="09646AAB" w14:textId="77777777" w:rsidR="00C71616" w:rsidRDefault="00C716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65167D97"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9124ACB"/>
    <w:multiLevelType w:val="multilevel"/>
    <w:tmpl w:val="4F0C0730"/>
    <w:lvl w:ilvl="0">
      <w:start w:val="1"/>
      <w:numFmt w:val="decimal"/>
      <w:lvlText w:val="%1."/>
      <w:lvlJc w:val="left"/>
      <w:pPr>
        <w:ind w:left="720" w:hanging="360"/>
      </w:pPr>
      <w:rPr>
        <w:rFonts w:hint="default"/>
      </w:rPr>
    </w:lvl>
    <w:lvl w:ilvl="1">
      <w:start w:val="2"/>
      <w:numFmt w:val="decimal"/>
      <w:isLgl/>
      <w:lvlText w:val="%1.%2."/>
      <w:lvlJc w:val="left"/>
      <w:pPr>
        <w:ind w:left="996" w:hanging="63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D54CB"/>
    <w:multiLevelType w:val="multilevel"/>
    <w:tmpl w:val="89F89AF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10"/>
  </w:num>
  <w:num w:numId="2" w16cid:durableId="1984042491">
    <w:abstractNumId w:val="15"/>
  </w:num>
  <w:num w:numId="3" w16cid:durableId="118914537">
    <w:abstractNumId w:val="20"/>
  </w:num>
  <w:num w:numId="4" w16cid:durableId="1932934919">
    <w:abstractNumId w:val="4"/>
  </w:num>
  <w:num w:numId="5" w16cid:durableId="584412448">
    <w:abstractNumId w:val="17"/>
  </w:num>
  <w:num w:numId="6" w16cid:durableId="1692337555">
    <w:abstractNumId w:val="19"/>
  </w:num>
  <w:num w:numId="7" w16cid:durableId="1668751632">
    <w:abstractNumId w:val="11"/>
  </w:num>
  <w:num w:numId="8" w16cid:durableId="1699504584">
    <w:abstractNumId w:val="13"/>
  </w:num>
  <w:num w:numId="9" w16cid:durableId="1471939920">
    <w:abstractNumId w:val="5"/>
  </w:num>
  <w:num w:numId="10" w16cid:durableId="1456294289">
    <w:abstractNumId w:val="12"/>
  </w:num>
  <w:num w:numId="11" w16cid:durableId="1090856223">
    <w:abstractNumId w:val="16"/>
  </w:num>
  <w:num w:numId="12" w16cid:durableId="347753210">
    <w:abstractNumId w:val="8"/>
  </w:num>
  <w:num w:numId="13" w16cid:durableId="62803357">
    <w:abstractNumId w:val="23"/>
  </w:num>
  <w:num w:numId="14" w16cid:durableId="571625102">
    <w:abstractNumId w:val="21"/>
  </w:num>
  <w:num w:numId="15" w16cid:durableId="1783526964">
    <w:abstractNumId w:val="9"/>
  </w:num>
  <w:num w:numId="16" w16cid:durableId="985014971">
    <w:abstractNumId w:val="3"/>
  </w:num>
  <w:num w:numId="17" w16cid:durableId="1511211528">
    <w:abstractNumId w:val="2"/>
  </w:num>
  <w:num w:numId="18" w16cid:durableId="1311205117">
    <w:abstractNumId w:val="14"/>
  </w:num>
  <w:num w:numId="19" w16cid:durableId="81266712">
    <w:abstractNumId w:val="7"/>
  </w:num>
  <w:num w:numId="20" w16cid:durableId="1802188761">
    <w:abstractNumId w:val="18"/>
  </w:num>
  <w:num w:numId="21" w16cid:durableId="225191431">
    <w:abstractNumId w:val="0"/>
  </w:num>
  <w:num w:numId="22" w16cid:durableId="475996718">
    <w:abstractNumId w:val="1"/>
  </w:num>
  <w:num w:numId="23" w16cid:durableId="171915538">
    <w:abstractNumId w:val="6"/>
  </w:num>
  <w:num w:numId="24" w16cid:durableId="18956559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zs5xvprsa0be2st5px5ai0spvtxd5fefz&quot;&gt;My EndNote Library&lt;record-ids&gt;&lt;item&gt;799&lt;/item&gt;&lt;item&gt;800&lt;/item&gt;&lt;item&gt;801&lt;/item&gt;&lt;item&gt;802&lt;/item&gt;&lt;item&gt;803&lt;/item&gt;&lt;item&gt;804&lt;/item&gt;&lt;item&gt;805&lt;/item&gt;&lt;item&gt;806&lt;/item&gt;&lt;item&gt;807&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4&lt;/item&gt;&lt;item&gt;825&lt;/item&gt;&lt;item&gt;826&lt;/item&gt;&lt;item&gt;827&lt;/item&gt;&lt;item&gt;828&lt;/item&gt;&lt;item&gt;829&lt;/item&gt;&lt;item&gt;830&lt;/item&gt;&lt;item&gt;831&lt;/item&gt;&lt;item&gt;832&lt;/item&gt;&lt;item&gt;888&lt;/item&gt;&lt;item&gt;889&lt;/item&gt;&lt;item&gt;890&lt;/item&gt;&lt;item&gt;891&lt;/item&gt;&lt;/record-ids&gt;&lt;/item&gt;&lt;/Libraries&gt;"/>
  </w:docVars>
  <w:rsids>
    <w:rsidRoot w:val="006E4797"/>
    <w:rsid w:val="0000167D"/>
    <w:rsid w:val="000017B0"/>
    <w:rsid w:val="0000515B"/>
    <w:rsid w:val="00005B89"/>
    <w:rsid w:val="00011457"/>
    <w:rsid w:val="00013652"/>
    <w:rsid w:val="000144C6"/>
    <w:rsid w:val="00014F74"/>
    <w:rsid w:val="00016AB3"/>
    <w:rsid w:val="00020FA4"/>
    <w:rsid w:val="00025379"/>
    <w:rsid w:val="00026D77"/>
    <w:rsid w:val="000300D1"/>
    <w:rsid w:val="00030351"/>
    <w:rsid w:val="00030E49"/>
    <w:rsid w:val="00031FBC"/>
    <w:rsid w:val="00032769"/>
    <w:rsid w:val="000330B3"/>
    <w:rsid w:val="000336F2"/>
    <w:rsid w:val="00034D9F"/>
    <w:rsid w:val="00034DD1"/>
    <w:rsid w:val="000360ED"/>
    <w:rsid w:val="0003777E"/>
    <w:rsid w:val="00041859"/>
    <w:rsid w:val="0004265C"/>
    <w:rsid w:val="0004355D"/>
    <w:rsid w:val="00044182"/>
    <w:rsid w:val="00044AFE"/>
    <w:rsid w:val="0004693E"/>
    <w:rsid w:val="00046FC5"/>
    <w:rsid w:val="000505B4"/>
    <w:rsid w:val="0005199C"/>
    <w:rsid w:val="000528EF"/>
    <w:rsid w:val="00057491"/>
    <w:rsid w:val="00057B67"/>
    <w:rsid w:val="0006163A"/>
    <w:rsid w:val="00061E0E"/>
    <w:rsid w:val="00072459"/>
    <w:rsid w:val="0007275E"/>
    <w:rsid w:val="00073206"/>
    <w:rsid w:val="0007506F"/>
    <w:rsid w:val="00075EEE"/>
    <w:rsid w:val="00076815"/>
    <w:rsid w:val="0007737F"/>
    <w:rsid w:val="00081AFB"/>
    <w:rsid w:val="00081B9A"/>
    <w:rsid w:val="00081F44"/>
    <w:rsid w:val="00082A5F"/>
    <w:rsid w:val="00084A50"/>
    <w:rsid w:val="000869AC"/>
    <w:rsid w:val="00091548"/>
    <w:rsid w:val="00091671"/>
    <w:rsid w:val="00093C95"/>
    <w:rsid w:val="00094EE2"/>
    <w:rsid w:val="000953CA"/>
    <w:rsid w:val="00096170"/>
    <w:rsid w:val="00096B45"/>
    <w:rsid w:val="000A349F"/>
    <w:rsid w:val="000A5F7F"/>
    <w:rsid w:val="000A6AC5"/>
    <w:rsid w:val="000B41B6"/>
    <w:rsid w:val="000B5DF5"/>
    <w:rsid w:val="000B7708"/>
    <w:rsid w:val="000B7796"/>
    <w:rsid w:val="000C08DE"/>
    <w:rsid w:val="000C34FB"/>
    <w:rsid w:val="000C3668"/>
    <w:rsid w:val="000C4767"/>
    <w:rsid w:val="000C47EA"/>
    <w:rsid w:val="000C5D69"/>
    <w:rsid w:val="000C6C31"/>
    <w:rsid w:val="000C75E2"/>
    <w:rsid w:val="000C7A99"/>
    <w:rsid w:val="000D065D"/>
    <w:rsid w:val="000D07D3"/>
    <w:rsid w:val="000D28DD"/>
    <w:rsid w:val="000D2FD6"/>
    <w:rsid w:val="000D4A2C"/>
    <w:rsid w:val="000D75D9"/>
    <w:rsid w:val="000D76A3"/>
    <w:rsid w:val="000D7843"/>
    <w:rsid w:val="000E0588"/>
    <w:rsid w:val="000E2ABF"/>
    <w:rsid w:val="000E3F21"/>
    <w:rsid w:val="000E467D"/>
    <w:rsid w:val="000E4C51"/>
    <w:rsid w:val="000E5FF4"/>
    <w:rsid w:val="000E6107"/>
    <w:rsid w:val="000E7437"/>
    <w:rsid w:val="000E7799"/>
    <w:rsid w:val="000F0073"/>
    <w:rsid w:val="000F218E"/>
    <w:rsid w:val="000F32FA"/>
    <w:rsid w:val="00100C1B"/>
    <w:rsid w:val="00102613"/>
    <w:rsid w:val="00102FC3"/>
    <w:rsid w:val="00103777"/>
    <w:rsid w:val="0010443A"/>
    <w:rsid w:val="00104541"/>
    <w:rsid w:val="001055B5"/>
    <w:rsid w:val="00107C50"/>
    <w:rsid w:val="00111548"/>
    <w:rsid w:val="00112453"/>
    <w:rsid w:val="0011247F"/>
    <w:rsid w:val="00112DE8"/>
    <w:rsid w:val="001130C0"/>
    <w:rsid w:val="00113A0C"/>
    <w:rsid w:val="00114AF3"/>
    <w:rsid w:val="00114BFF"/>
    <w:rsid w:val="001159CA"/>
    <w:rsid w:val="00117521"/>
    <w:rsid w:val="00121D83"/>
    <w:rsid w:val="001232FC"/>
    <w:rsid w:val="001253C7"/>
    <w:rsid w:val="00125541"/>
    <w:rsid w:val="00125BB6"/>
    <w:rsid w:val="00125E65"/>
    <w:rsid w:val="00127574"/>
    <w:rsid w:val="0012757D"/>
    <w:rsid w:val="0013014E"/>
    <w:rsid w:val="0013078E"/>
    <w:rsid w:val="00132312"/>
    <w:rsid w:val="00132491"/>
    <w:rsid w:val="00133AEE"/>
    <w:rsid w:val="00133F8F"/>
    <w:rsid w:val="001361F2"/>
    <w:rsid w:val="001379AC"/>
    <w:rsid w:val="0014237E"/>
    <w:rsid w:val="00142C83"/>
    <w:rsid w:val="001432D3"/>
    <w:rsid w:val="0014527A"/>
    <w:rsid w:val="001465E6"/>
    <w:rsid w:val="00147CB9"/>
    <w:rsid w:val="00147CBA"/>
    <w:rsid w:val="001501E1"/>
    <w:rsid w:val="001508EA"/>
    <w:rsid w:val="001519FA"/>
    <w:rsid w:val="00152C22"/>
    <w:rsid w:val="0015327B"/>
    <w:rsid w:val="00153BA2"/>
    <w:rsid w:val="00153FD0"/>
    <w:rsid w:val="0015483C"/>
    <w:rsid w:val="00157A4E"/>
    <w:rsid w:val="00161C4C"/>
    <w:rsid w:val="001624E4"/>
    <w:rsid w:val="00162F07"/>
    <w:rsid w:val="00167FD1"/>
    <w:rsid w:val="00170E58"/>
    <w:rsid w:val="001755ED"/>
    <w:rsid w:val="0017646A"/>
    <w:rsid w:val="0017700C"/>
    <w:rsid w:val="00181003"/>
    <w:rsid w:val="001814EE"/>
    <w:rsid w:val="00181A81"/>
    <w:rsid w:val="0018287F"/>
    <w:rsid w:val="00182BF2"/>
    <w:rsid w:val="0018336F"/>
    <w:rsid w:val="00183DD3"/>
    <w:rsid w:val="0018412F"/>
    <w:rsid w:val="0018509B"/>
    <w:rsid w:val="001868F2"/>
    <w:rsid w:val="00186FC5"/>
    <w:rsid w:val="0018785E"/>
    <w:rsid w:val="001911A2"/>
    <w:rsid w:val="0019125D"/>
    <w:rsid w:val="001914F4"/>
    <w:rsid w:val="00191FA1"/>
    <w:rsid w:val="00193A99"/>
    <w:rsid w:val="00194C04"/>
    <w:rsid w:val="00194CE8"/>
    <w:rsid w:val="001959A2"/>
    <w:rsid w:val="001964CC"/>
    <w:rsid w:val="001975C6"/>
    <w:rsid w:val="001A1CA1"/>
    <w:rsid w:val="001A34DD"/>
    <w:rsid w:val="001A36CB"/>
    <w:rsid w:val="001A3B08"/>
    <w:rsid w:val="001A3D0F"/>
    <w:rsid w:val="001A7573"/>
    <w:rsid w:val="001B1010"/>
    <w:rsid w:val="001B2C7C"/>
    <w:rsid w:val="001B571D"/>
    <w:rsid w:val="001C0CB8"/>
    <w:rsid w:val="001C2CB3"/>
    <w:rsid w:val="001D0A64"/>
    <w:rsid w:val="001D1578"/>
    <w:rsid w:val="001D1774"/>
    <w:rsid w:val="001D2378"/>
    <w:rsid w:val="001D301A"/>
    <w:rsid w:val="001D4160"/>
    <w:rsid w:val="001D47AF"/>
    <w:rsid w:val="001D52CB"/>
    <w:rsid w:val="001D5CD7"/>
    <w:rsid w:val="001D664A"/>
    <w:rsid w:val="001D784A"/>
    <w:rsid w:val="001E498C"/>
    <w:rsid w:val="001E51D4"/>
    <w:rsid w:val="001E61C2"/>
    <w:rsid w:val="001E6270"/>
    <w:rsid w:val="001E62D9"/>
    <w:rsid w:val="001E6594"/>
    <w:rsid w:val="001E70AB"/>
    <w:rsid w:val="001E7F87"/>
    <w:rsid w:val="001F10E0"/>
    <w:rsid w:val="001F1B02"/>
    <w:rsid w:val="001F2E51"/>
    <w:rsid w:val="001F3109"/>
    <w:rsid w:val="001F3FD3"/>
    <w:rsid w:val="001F4722"/>
    <w:rsid w:val="001F4B4F"/>
    <w:rsid w:val="001F51B0"/>
    <w:rsid w:val="001F666C"/>
    <w:rsid w:val="001F7428"/>
    <w:rsid w:val="00201EDE"/>
    <w:rsid w:val="00202815"/>
    <w:rsid w:val="002029F6"/>
    <w:rsid w:val="00203974"/>
    <w:rsid w:val="00204717"/>
    <w:rsid w:val="00204C47"/>
    <w:rsid w:val="00204E72"/>
    <w:rsid w:val="0020642A"/>
    <w:rsid w:val="00210BFA"/>
    <w:rsid w:val="00210DD6"/>
    <w:rsid w:val="002125B8"/>
    <w:rsid w:val="00213191"/>
    <w:rsid w:val="00214319"/>
    <w:rsid w:val="00214A5E"/>
    <w:rsid w:val="00215636"/>
    <w:rsid w:val="00216774"/>
    <w:rsid w:val="00220072"/>
    <w:rsid w:val="00222D0A"/>
    <w:rsid w:val="0023038D"/>
    <w:rsid w:val="002306A8"/>
    <w:rsid w:val="002326C0"/>
    <w:rsid w:val="0023273A"/>
    <w:rsid w:val="0023296D"/>
    <w:rsid w:val="00232DDC"/>
    <w:rsid w:val="00232F7F"/>
    <w:rsid w:val="00237211"/>
    <w:rsid w:val="00237660"/>
    <w:rsid w:val="00237CE6"/>
    <w:rsid w:val="00241494"/>
    <w:rsid w:val="002422FB"/>
    <w:rsid w:val="00242635"/>
    <w:rsid w:val="00244929"/>
    <w:rsid w:val="00245221"/>
    <w:rsid w:val="0024531C"/>
    <w:rsid w:val="00246928"/>
    <w:rsid w:val="00250DD3"/>
    <w:rsid w:val="00251D45"/>
    <w:rsid w:val="00252077"/>
    <w:rsid w:val="00252531"/>
    <w:rsid w:val="00252552"/>
    <w:rsid w:val="00253C8D"/>
    <w:rsid w:val="00254C43"/>
    <w:rsid w:val="00256333"/>
    <w:rsid w:val="00260CFF"/>
    <w:rsid w:val="00261F96"/>
    <w:rsid w:val="0026261A"/>
    <w:rsid w:val="00262B48"/>
    <w:rsid w:val="0026346B"/>
    <w:rsid w:val="00266B20"/>
    <w:rsid w:val="00267C7F"/>
    <w:rsid w:val="00270A74"/>
    <w:rsid w:val="00271488"/>
    <w:rsid w:val="0027246E"/>
    <w:rsid w:val="00272E83"/>
    <w:rsid w:val="002738A2"/>
    <w:rsid w:val="00273D79"/>
    <w:rsid w:val="00273D7E"/>
    <w:rsid w:val="00273EDD"/>
    <w:rsid w:val="0027446F"/>
    <w:rsid w:val="00275AB6"/>
    <w:rsid w:val="00277A1F"/>
    <w:rsid w:val="00280734"/>
    <w:rsid w:val="0028163D"/>
    <w:rsid w:val="002827E8"/>
    <w:rsid w:val="00284C22"/>
    <w:rsid w:val="00291470"/>
    <w:rsid w:val="002916C8"/>
    <w:rsid w:val="00291952"/>
    <w:rsid w:val="00293C83"/>
    <w:rsid w:val="0029487D"/>
    <w:rsid w:val="00297A34"/>
    <w:rsid w:val="002A04F4"/>
    <w:rsid w:val="002A2506"/>
    <w:rsid w:val="002A64C1"/>
    <w:rsid w:val="002B06CA"/>
    <w:rsid w:val="002B1016"/>
    <w:rsid w:val="002B2761"/>
    <w:rsid w:val="002B3BF6"/>
    <w:rsid w:val="002B604C"/>
    <w:rsid w:val="002B6491"/>
    <w:rsid w:val="002B6C31"/>
    <w:rsid w:val="002C163C"/>
    <w:rsid w:val="002C1AA0"/>
    <w:rsid w:val="002C4934"/>
    <w:rsid w:val="002C64AE"/>
    <w:rsid w:val="002C6D74"/>
    <w:rsid w:val="002C718E"/>
    <w:rsid w:val="002D2B95"/>
    <w:rsid w:val="002D4DAF"/>
    <w:rsid w:val="002D4EA3"/>
    <w:rsid w:val="002D5427"/>
    <w:rsid w:val="002D619B"/>
    <w:rsid w:val="002D7DD2"/>
    <w:rsid w:val="002E175C"/>
    <w:rsid w:val="002E38B9"/>
    <w:rsid w:val="002F1B15"/>
    <w:rsid w:val="002F20E8"/>
    <w:rsid w:val="002F2203"/>
    <w:rsid w:val="002F251E"/>
    <w:rsid w:val="002F571D"/>
    <w:rsid w:val="003028D4"/>
    <w:rsid w:val="00303C45"/>
    <w:rsid w:val="0030617F"/>
    <w:rsid w:val="003127D8"/>
    <w:rsid w:val="00312C43"/>
    <w:rsid w:val="00314C3A"/>
    <w:rsid w:val="0031658E"/>
    <w:rsid w:val="00317644"/>
    <w:rsid w:val="003178DA"/>
    <w:rsid w:val="00320653"/>
    <w:rsid w:val="00320834"/>
    <w:rsid w:val="00321E06"/>
    <w:rsid w:val="00322D4B"/>
    <w:rsid w:val="00322E9E"/>
    <w:rsid w:val="0032312D"/>
    <w:rsid w:val="0032504E"/>
    <w:rsid w:val="00326BF4"/>
    <w:rsid w:val="00332E8D"/>
    <w:rsid w:val="0033614E"/>
    <w:rsid w:val="0033696F"/>
    <w:rsid w:val="0033706C"/>
    <w:rsid w:val="00340299"/>
    <w:rsid w:val="0034030E"/>
    <w:rsid w:val="003422A2"/>
    <w:rsid w:val="00343D98"/>
    <w:rsid w:val="00344EE4"/>
    <w:rsid w:val="003450C0"/>
    <w:rsid w:val="00345A90"/>
    <w:rsid w:val="00345EF3"/>
    <w:rsid w:val="00346720"/>
    <w:rsid w:val="0034679A"/>
    <w:rsid w:val="00346F31"/>
    <w:rsid w:val="00350FC2"/>
    <w:rsid w:val="00351087"/>
    <w:rsid w:val="0035326B"/>
    <w:rsid w:val="00353742"/>
    <w:rsid w:val="003546AF"/>
    <w:rsid w:val="003548DA"/>
    <w:rsid w:val="003553C1"/>
    <w:rsid w:val="0035571F"/>
    <w:rsid w:val="00356228"/>
    <w:rsid w:val="003566E7"/>
    <w:rsid w:val="00356880"/>
    <w:rsid w:val="00357526"/>
    <w:rsid w:val="0035770B"/>
    <w:rsid w:val="003578FB"/>
    <w:rsid w:val="00363F35"/>
    <w:rsid w:val="00364D02"/>
    <w:rsid w:val="00366EC6"/>
    <w:rsid w:val="003672BF"/>
    <w:rsid w:val="003677F4"/>
    <w:rsid w:val="00367C96"/>
    <w:rsid w:val="00371DC3"/>
    <w:rsid w:val="00373140"/>
    <w:rsid w:val="003756CF"/>
    <w:rsid w:val="0038078F"/>
    <w:rsid w:val="0038108B"/>
    <w:rsid w:val="00381EC9"/>
    <w:rsid w:val="00382FFA"/>
    <w:rsid w:val="0038455F"/>
    <w:rsid w:val="00386B0C"/>
    <w:rsid w:val="0038719A"/>
    <w:rsid w:val="00387CDA"/>
    <w:rsid w:val="00390942"/>
    <w:rsid w:val="00391131"/>
    <w:rsid w:val="003911BE"/>
    <w:rsid w:val="00391343"/>
    <w:rsid w:val="003945E0"/>
    <w:rsid w:val="00397452"/>
    <w:rsid w:val="003A030A"/>
    <w:rsid w:val="003A4802"/>
    <w:rsid w:val="003A5297"/>
    <w:rsid w:val="003A704D"/>
    <w:rsid w:val="003A7E34"/>
    <w:rsid w:val="003B560A"/>
    <w:rsid w:val="003B78FE"/>
    <w:rsid w:val="003C0EDA"/>
    <w:rsid w:val="003C36D8"/>
    <w:rsid w:val="003C3A85"/>
    <w:rsid w:val="003C4DEF"/>
    <w:rsid w:val="003C4DFF"/>
    <w:rsid w:val="003C6076"/>
    <w:rsid w:val="003C7F4C"/>
    <w:rsid w:val="003D063A"/>
    <w:rsid w:val="003D0E31"/>
    <w:rsid w:val="003D17E6"/>
    <w:rsid w:val="003D1A1D"/>
    <w:rsid w:val="003D34D4"/>
    <w:rsid w:val="003D4499"/>
    <w:rsid w:val="003D59CA"/>
    <w:rsid w:val="003D6054"/>
    <w:rsid w:val="003D62DB"/>
    <w:rsid w:val="003D67E2"/>
    <w:rsid w:val="003D718A"/>
    <w:rsid w:val="003E0C66"/>
    <w:rsid w:val="003E0DB7"/>
    <w:rsid w:val="003E0F97"/>
    <w:rsid w:val="003E1DA6"/>
    <w:rsid w:val="003E23FA"/>
    <w:rsid w:val="003E3B58"/>
    <w:rsid w:val="003E53AD"/>
    <w:rsid w:val="003E62CC"/>
    <w:rsid w:val="003F314D"/>
    <w:rsid w:val="0040095E"/>
    <w:rsid w:val="00402B89"/>
    <w:rsid w:val="004034C5"/>
    <w:rsid w:val="0040579A"/>
    <w:rsid w:val="0040787B"/>
    <w:rsid w:val="00407D9B"/>
    <w:rsid w:val="0041011B"/>
    <w:rsid w:val="004131E4"/>
    <w:rsid w:val="00414ADE"/>
    <w:rsid w:val="004155BD"/>
    <w:rsid w:val="004209EF"/>
    <w:rsid w:val="004216DE"/>
    <w:rsid w:val="00426A6D"/>
    <w:rsid w:val="00426F34"/>
    <w:rsid w:val="00427AA5"/>
    <w:rsid w:val="00430FA5"/>
    <w:rsid w:val="004320A2"/>
    <w:rsid w:val="004361C8"/>
    <w:rsid w:val="00436B1B"/>
    <w:rsid w:val="00436F4D"/>
    <w:rsid w:val="00437180"/>
    <w:rsid w:val="0044188D"/>
    <w:rsid w:val="0044271A"/>
    <w:rsid w:val="00443516"/>
    <w:rsid w:val="004441D9"/>
    <w:rsid w:val="00444AE9"/>
    <w:rsid w:val="0044665A"/>
    <w:rsid w:val="00447370"/>
    <w:rsid w:val="00447B1A"/>
    <w:rsid w:val="00447D70"/>
    <w:rsid w:val="004544AC"/>
    <w:rsid w:val="004551EA"/>
    <w:rsid w:val="004555E3"/>
    <w:rsid w:val="00455F9B"/>
    <w:rsid w:val="0046018A"/>
    <w:rsid w:val="00460769"/>
    <w:rsid w:val="004609C9"/>
    <w:rsid w:val="00460C0E"/>
    <w:rsid w:val="00461908"/>
    <w:rsid w:val="004620C9"/>
    <w:rsid w:val="004651CC"/>
    <w:rsid w:val="004656F9"/>
    <w:rsid w:val="004679FF"/>
    <w:rsid w:val="00471101"/>
    <w:rsid w:val="0047127D"/>
    <w:rsid w:val="004715AC"/>
    <w:rsid w:val="004746AF"/>
    <w:rsid w:val="004746E7"/>
    <w:rsid w:val="0047531C"/>
    <w:rsid w:val="00475BD1"/>
    <w:rsid w:val="00476196"/>
    <w:rsid w:val="004765B1"/>
    <w:rsid w:val="0048067D"/>
    <w:rsid w:val="00484212"/>
    <w:rsid w:val="00484701"/>
    <w:rsid w:val="00484DB1"/>
    <w:rsid w:val="00485B4D"/>
    <w:rsid w:val="00485D85"/>
    <w:rsid w:val="004867FC"/>
    <w:rsid w:val="0048796A"/>
    <w:rsid w:val="00491110"/>
    <w:rsid w:val="004911DB"/>
    <w:rsid w:val="00491C80"/>
    <w:rsid w:val="00492C66"/>
    <w:rsid w:val="00492F16"/>
    <w:rsid w:val="004939EE"/>
    <w:rsid w:val="00493D64"/>
    <w:rsid w:val="004943B6"/>
    <w:rsid w:val="004969D3"/>
    <w:rsid w:val="004A153F"/>
    <w:rsid w:val="004A46A6"/>
    <w:rsid w:val="004A52C8"/>
    <w:rsid w:val="004A6EC5"/>
    <w:rsid w:val="004A7C82"/>
    <w:rsid w:val="004B10DA"/>
    <w:rsid w:val="004B3820"/>
    <w:rsid w:val="004B4D2A"/>
    <w:rsid w:val="004B4F45"/>
    <w:rsid w:val="004B5267"/>
    <w:rsid w:val="004B74C9"/>
    <w:rsid w:val="004C02FE"/>
    <w:rsid w:val="004C0985"/>
    <w:rsid w:val="004C0C64"/>
    <w:rsid w:val="004C0FC6"/>
    <w:rsid w:val="004C13B1"/>
    <w:rsid w:val="004C254E"/>
    <w:rsid w:val="004C261D"/>
    <w:rsid w:val="004C2816"/>
    <w:rsid w:val="004C715B"/>
    <w:rsid w:val="004D362E"/>
    <w:rsid w:val="004D3F07"/>
    <w:rsid w:val="004D61A7"/>
    <w:rsid w:val="004D6755"/>
    <w:rsid w:val="004E1C4C"/>
    <w:rsid w:val="004E4623"/>
    <w:rsid w:val="004E4B4F"/>
    <w:rsid w:val="004E5469"/>
    <w:rsid w:val="004E5634"/>
    <w:rsid w:val="004E64F9"/>
    <w:rsid w:val="004E68C1"/>
    <w:rsid w:val="004E7895"/>
    <w:rsid w:val="004E7CE3"/>
    <w:rsid w:val="004F087D"/>
    <w:rsid w:val="004F1647"/>
    <w:rsid w:val="004F1910"/>
    <w:rsid w:val="004F1A39"/>
    <w:rsid w:val="004F22CB"/>
    <w:rsid w:val="004F2D2C"/>
    <w:rsid w:val="004F2F7F"/>
    <w:rsid w:val="004F6AD9"/>
    <w:rsid w:val="004F6B02"/>
    <w:rsid w:val="00501CA3"/>
    <w:rsid w:val="005026E9"/>
    <w:rsid w:val="0050281F"/>
    <w:rsid w:val="00502A94"/>
    <w:rsid w:val="0050430C"/>
    <w:rsid w:val="0050568C"/>
    <w:rsid w:val="0050637B"/>
    <w:rsid w:val="00506692"/>
    <w:rsid w:val="00513CCF"/>
    <w:rsid w:val="00514CB6"/>
    <w:rsid w:val="00515F7E"/>
    <w:rsid w:val="005168B0"/>
    <w:rsid w:val="005168FF"/>
    <w:rsid w:val="00516914"/>
    <w:rsid w:val="005174F4"/>
    <w:rsid w:val="00521819"/>
    <w:rsid w:val="005225D8"/>
    <w:rsid w:val="005227FE"/>
    <w:rsid w:val="00523822"/>
    <w:rsid w:val="00523CBD"/>
    <w:rsid w:val="00524C82"/>
    <w:rsid w:val="00525F79"/>
    <w:rsid w:val="00527311"/>
    <w:rsid w:val="0053080C"/>
    <w:rsid w:val="0053101F"/>
    <w:rsid w:val="005317D6"/>
    <w:rsid w:val="00532B62"/>
    <w:rsid w:val="00532EB3"/>
    <w:rsid w:val="00533AA9"/>
    <w:rsid w:val="005344CB"/>
    <w:rsid w:val="005364EC"/>
    <w:rsid w:val="00536DF7"/>
    <w:rsid w:val="00537DA4"/>
    <w:rsid w:val="00537DC5"/>
    <w:rsid w:val="00537F94"/>
    <w:rsid w:val="0054269D"/>
    <w:rsid w:val="005434ED"/>
    <w:rsid w:val="005437D5"/>
    <w:rsid w:val="00545727"/>
    <w:rsid w:val="00545D73"/>
    <w:rsid w:val="005469B2"/>
    <w:rsid w:val="00547C38"/>
    <w:rsid w:val="00550BAE"/>
    <w:rsid w:val="00550F1F"/>
    <w:rsid w:val="00551D82"/>
    <w:rsid w:val="00553201"/>
    <w:rsid w:val="0055344F"/>
    <w:rsid w:val="00554D66"/>
    <w:rsid w:val="00555313"/>
    <w:rsid w:val="00556112"/>
    <w:rsid w:val="00556883"/>
    <w:rsid w:val="0056039D"/>
    <w:rsid w:val="0056774E"/>
    <w:rsid w:val="005723C7"/>
    <w:rsid w:val="00573029"/>
    <w:rsid w:val="005734D7"/>
    <w:rsid w:val="00573BF0"/>
    <w:rsid w:val="00574AA4"/>
    <w:rsid w:val="00575E55"/>
    <w:rsid w:val="00577B6E"/>
    <w:rsid w:val="00580777"/>
    <w:rsid w:val="00580898"/>
    <w:rsid w:val="00582309"/>
    <w:rsid w:val="00584265"/>
    <w:rsid w:val="005844B8"/>
    <w:rsid w:val="00584E5A"/>
    <w:rsid w:val="00585BF5"/>
    <w:rsid w:val="00585D9E"/>
    <w:rsid w:val="00586F5B"/>
    <w:rsid w:val="00590012"/>
    <w:rsid w:val="005902A3"/>
    <w:rsid w:val="00590D30"/>
    <w:rsid w:val="00592E74"/>
    <w:rsid w:val="00593A63"/>
    <w:rsid w:val="005A56CC"/>
    <w:rsid w:val="005A5A02"/>
    <w:rsid w:val="005A637B"/>
    <w:rsid w:val="005A7B80"/>
    <w:rsid w:val="005A7F1A"/>
    <w:rsid w:val="005B1D50"/>
    <w:rsid w:val="005B2323"/>
    <w:rsid w:val="005B36A6"/>
    <w:rsid w:val="005B44A8"/>
    <w:rsid w:val="005B48C9"/>
    <w:rsid w:val="005B7A90"/>
    <w:rsid w:val="005C05CD"/>
    <w:rsid w:val="005C2594"/>
    <w:rsid w:val="005C4539"/>
    <w:rsid w:val="005C5E34"/>
    <w:rsid w:val="005C6353"/>
    <w:rsid w:val="005D00D4"/>
    <w:rsid w:val="005D102C"/>
    <w:rsid w:val="005D14EC"/>
    <w:rsid w:val="005D186F"/>
    <w:rsid w:val="005D280C"/>
    <w:rsid w:val="005D2DEB"/>
    <w:rsid w:val="005D5D95"/>
    <w:rsid w:val="005D61A8"/>
    <w:rsid w:val="005E1E02"/>
    <w:rsid w:val="005E1EE7"/>
    <w:rsid w:val="005E2929"/>
    <w:rsid w:val="005E30EA"/>
    <w:rsid w:val="005E4735"/>
    <w:rsid w:val="005E6932"/>
    <w:rsid w:val="005E69AE"/>
    <w:rsid w:val="005E6B3D"/>
    <w:rsid w:val="005F1064"/>
    <w:rsid w:val="005F1ED4"/>
    <w:rsid w:val="005F4EB8"/>
    <w:rsid w:val="005F5087"/>
    <w:rsid w:val="005F56F8"/>
    <w:rsid w:val="005F5AEA"/>
    <w:rsid w:val="005F7798"/>
    <w:rsid w:val="00600450"/>
    <w:rsid w:val="0060211F"/>
    <w:rsid w:val="00604100"/>
    <w:rsid w:val="00604FE1"/>
    <w:rsid w:val="00605913"/>
    <w:rsid w:val="0061264A"/>
    <w:rsid w:val="00615035"/>
    <w:rsid w:val="00620842"/>
    <w:rsid w:val="00622578"/>
    <w:rsid w:val="006239A1"/>
    <w:rsid w:val="00627CB3"/>
    <w:rsid w:val="00632C86"/>
    <w:rsid w:val="006342FA"/>
    <w:rsid w:val="00634672"/>
    <w:rsid w:val="00634768"/>
    <w:rsid w:val="006363E2"/>
    <w:rsid w:val="00640D63"/>
    <w:rsid w:val="00640DF8"/>
    <w:rsid w:val="00641FCB"/>
    <w:rsid w:val="006433F4"/>
    <w:rsid w:val="00643B14"/>
    <w:rsid w:val="0064619E"/>
    <w:rsid w:val="0064712F"/>
    <w:rsid w:val="00647209"/>
    <w:rsid w:val="0065115A"/>
    <w:rsid w:val="00651530"/>
    <w:rsid w:val="006530C8"/>
    <w:rsid w:val="00653279"/>
    <w:rsid w:val="006555E0"/>
    <w:rsid w:val="00656AF7"/>
    <w:rsid w:val="006628F5"/>
    <w:rsid w:val="00663CFB"/>
    <w:rsid w:val="00674AC9"/>
    <w:rsid w:val="006755EE"/>
    <w:rsid w:val="00675E44"/>
    <w:rsid w:val="00676D95"/>
    <w:rsid w:val="00676FA4"/>
    <w:rsid w:val="00677128"/>
    <w:rsid w:val="006775B3"/>
    <w:rsid w:val="00680E9F"/>
    <w:rsid w:val="006816DF"/>
    <w:rsid w:val="006824BF"/>
    <w:rsid w:val="00683458"/>
    <w:rsid w:val="00683E24"/>
    <w:rsid w:val="00685368"/>
    <w:rsid w:val="00687674"/>
    <w:rsid w:val="006921C3"/>
    <w:rsid w:val="006923A7"/>
    <w:rsid w:val="00693BA8"/>
    <w:rsid w:val="00694829"/>
    <w:rsid w:val="00694B34"/>
    <w:rsid w:val="006958AE"/>
    <w:rsid w:val="006964C5"/>
    <w:rsid w:val="00696875"/>
    <w:rsid w:val="00696CBC"/>
    <w:rsid w:val="006A2DF3"/>
    <w:rsid w:val="006A3139"/>
    <w:rsid w:val="006A40C4"/>
    <w:rsid w:val="006A40D5"/>
    <w:rsid w:val="006A4AAF"/>
    <w:rsid w:val="006A6821"/>
    <w:rsid w:val="006B253E"/>
    <w:rsid w:val="006B2666"/>
    <w:rsid w:val="006B6E07"/>
    <w:rsid w:val="006C16CB"/>
    <w:rsid w:val="006C356E"/>
    <w:rsid w:val="006C47BF"/>
    <w:rsid w:val="006D17AA"/>
    <w:rsid w:val="006D62C0"/>
    <w:rsid w:val="006D78E7"/>
    <w:rsid w:val="006D7ACE"/>
    <w:rsid w:val="006E131B"/>
    <w:rsid w:val="006E1632"/>
    <w:rsid w:val="006E4797"/>
    <w:rsid w:val="006E4AE1"/>
    <w:rsid w:val="006E4CB5"/>
    <w:rsid w:val="006E5857"/>
    <w:rsid w:val="006E59BE"/>
    <w:rsid w:val="006E7C64"/>
    <w:rsid w:val="006F0606"/>
    <w:rsid w:val="006F2CB3"/>
    <w:rsid w:val="006F5342"/>
    <w:rsid w:val="006F6789"/>
    <w:rsid w:val="006F6E0B"/>
    <w:rsid w:val="006F767A"/>
    <w:rsid w:val="007000E2"/>
    <w:rsid w:val="00700193"/>
    <w:rsid w:val="00701F82"/>
    <w:rsid w:val="00702ADE"/>
    <w:rsid w:val="0070444F"/>
    <w:rsid w:val="00704FAB"/>
    <w:rsid w:val="00706D58"/>
    <w:rsid w:val="0071063C"/>
    <w:rsid w:val="00711BC6"/>
    <w:rsid w:val="00714BE0"/>
    <w:rsid w:val="00715714"/>
    <w:rsid w:val="00715F3A"/>
    <w:rsid w:val="007201E3"/>
    <w:rsid w:val="00721FB3"/>
    <w:rsid w:val="00722BAD"/>
    <w:rsid w:val="00723BA8"/>
    <w:rsid w:val="00724C01"/>
    <w:rsid w:val="00725581"/>
    <w:rsid w:val="0072668F"/>
    <w:rsid w:val="00730C58"/>
    <w:rsid w:val="00732626"/>
    <w:rsid w:val="00733F55"/>
    <w:rsid w:val="007341FB"/>
    <w:rsid w:val="00734271"/>
    <w:rsid w:val="00736371"/>
    <w:rsid w:val="00736981"/>
    <w:rsid w:val="007370A7"/>
    <w:rsid w:val="00740E4E"/>
    <w:rsid w:val="00742915"/>
    <w:rsid w:val="00743454"/>
    <w:rsid w:val="0074563B"/>
    <w:rsid w:val="00750D96"/>
    <w:rsid w:val="00750F90"/>
    <w:rsid w:val="007513BC"/>
    <w:rsid w:val="00751D3D"/>
    <w:rsid w:val="007522F6"/>
    <w:rsid w:val="00752B0A"/>
    <w:rsid w:val="00754445"/>
    <w:rsid w:val="00754A62"/>
    <w:rsid w:val="00760687"/>
    <w:rsid w:val="0077032A"/>
    <w:rsid w:val="0077091C"/>
    <w:rsid w:val="00770B24"/>
    <w:rsid w:val="00770C78"/>
    <w:rsid w:val="0077346E"/>
    <w:rsid w:val="00774871"/>
    <w:rsid w:val="00775B2B"/>
    <w:rsid w:val="0078147A"/>
    <w:rsid w:val="00782DB1"/>
    <w:rsid w:val="00784B39"/>
    <w:rsid w:val="007851C5"/>
    <w:rsid w:val="00785A75"/>
    <w:rsid w:val="00787C43"/>
    <w:rsid w:val="00787D97"/>
    <w:rsid w:val="00790DC4"/>
    <w:rsid w:val="0079201D"/>
    <w:rsid w:val="007922B4"/>
    <w:rsid w:val="00794FB8"/>
    <w:rsid w:val="00795058"/>
    <w:rsid w:val="007955B3"/>
    <w:rsid w:val="0079651D"/>
    <w:rsid w:val="007975BC"/>
    <w:rsid w:val="007A03FF"/>
    <w:rsid w:val="007A3F7F"/>
    <w:rsid w:val="007A4BBA"/>
    <w:rsid w:val="007A511E"/>
    <w:rsid w:val="007A581F"/>
    <w:rsid w:val="007A7A83"/>
    <w:rsid w:val="007A7BC8"/>
    <w:rsid w:val="007B0195"/>
    <w:rsid w:val="007B1D22"/>
    <w:rsid w:val="007B2618"/>
    <w:rsid w:val="007B293C"/>
    <w:rsid w:val="007B38F0"/>
    <w:rsid w:val="007B488F"/>
    <w:rsid w:val="007B72A4"/>
    <w:rsid w:val="007B7A97"/>
    <w:rsid w:val="007C2C66"/>
    <w:rsid w:val="007C2EBE"/>
    <w:rsid w:val="007C4437"/>
    <w:rsid w:val="007C59EF"/>
    <w:rsid w:val="007C7429"/>
    <w:rsid w:val="007D283A"/>
    <w:rsid w:val="007D4AA7"/>
    <w:rsid w:val="007D62CF"/>
    <w:rsid w:val="007D64FD"/>
    <w:rsid w:val="007D6BE0"/>
    <w:rsid w:val="007D757D"/>
    <w:rsid w:val="007E1582"/>
    <w:rsid w:val="007E3583"/>
    <w:rsid w:val="007E3680"/>
    <w:rsid w:val="007E4400"/>
    <w:rsid w:val="007E5A4C"/>
    <w:rsid w:val="007E5EAA"/>
    <w:rsid w:val="007F0329"/>
    <w:rsid w:val="007F13E9"/>
    <w:rsid w:val="007F2030"/>
    <w:rsid w:val="007F2D4E"/>
    <w:rsid w:val="007F52DD"/>
    <w:rsid w:val="007F5EB0"/>
    <w:rsid w:val="007F6CE7"/>
    <w:rsid w:val="007F7EB1"/>
    <w:rsid w:val="00800991"/>
    <w:rsid w:val="00800C9A"/>
    <w:rsid w:val="00801535"/>
    <w:rsid w:val="0080171D"/>
    <w:rsid w:val="00802997"/>
    <w:rsid w:val="00802C75"/>
    <w:rsid w:val="00803BB9"/>
    <w:rsid w:val="00803F8D"/>
    <w:rsid w:val="00804145"/>
    <w:rsid w:val="008043E9"/>
    <w:rsid w:val="00805E1C"/>
    <w:rsid w:val="00806103"/>
    <w:rsid w:val="00807B6A"/>
    <w:rsid w:val="0081199D"/>
    <w:rsid w:val="00813485"/>
    <w:rsid w:val="00814ADD"/>
    <w:rsid w:val="00814B31"/>
    <w:rsid w:val="00815527"/>
    <w:rsid w:val="008157DA"/>
    <w:rsid w:val="00815A69"/>
    <w:rsid w:val="00816BDC"/>
    <w:rsid w:val="00820250"/>
    <w:rsid w:val="00820268"/>
    <w:rsid w:val="00820E25"/>
    <w:rsid w:val="00821B0E"/>
    <w:rsid w:val="00824C04"/>
    <w:rsid w:val="00825D7D"/>
    <w:rsid w:val="00827385"/>
    <w:rsid w:val="00827664"/>
    <w:rsid w:val="0082792F"/>
    <w:rsid w:val="008322CD"/>
    <w:rsid w:val="00832A14"/>
    <w:rsid w:val="00832A25"/>
    <w:rsid w:val="00833B96"/>
    <w:rsid w:val="00834153"/>
    <w:rsid w:val="00837482"/>
    <w:rsid w:val="00837C62"/>
    <w:rsid w:val="00840C2B"/>
    <w:rsid w:val="00840C80"/>
    <w:rsid w:val="008425A4"/>
    <w:rsid w:val="00844340"/>
    <w:rsid w:val="00845E5E"/>
    <w:rsid w:val="00845E60"/>
    <w:rsid w:val="008461C6"/>
    <w:rsid w:val="00847406"/>
    <w:rsid w:val="0085421A"/>
    <w:rsid w:val="008548E0"/>
    <w:rsid w:val="008552B6"/>
    <w:rsid w:val="0085548D"/>
    <w:rsid w:val="00857C7D"/>
    <w:rsid w:val="00861BD3"/>
    <w:rsid w:val="00861D4E"/>
    <w:rsid w:val="00861D94"/>
    <w:rsid w:val="00863144"/>
    <w:rsid w:val="0086496C"/>
    <w:rsid w:val="00864D35"/>
    <w:rsid w:val="008650E2"/>
    <w:rsid w:val="00865FD3"/>
    <w:rsid w:val="00866183"/>
    <w:rsid w:val="00867960"/>
    <w:rsid w:val="00871151"/>
    <w:rsid w:val="008748CA"/>
    <w:rsid w:val="008755AE"/>
    <w:rsid w:val="00877265"/>
    <w:rsid w:val="00880E16"/>
    <w:rsid w:val="00882FCE"/>
    <w:rsid w:val="00884686"/>
    <w:rsid w:val="0088468B"/>
    <w:rsid w:val="008852D4"/>
    <w:rsid w:val="008860CA"/>
    <w:rsid w:val="008861F4"/>
    <w:rsid w:val="00887F4C"/>
    <w:rsid w:val="00893822"/>
    <w:rsid w:val="00893912"/>
    <w:rsid w:val="00894112"/>
    <w:rsid w:val="008944B2"/>
    <w:rsid w:val="00897334"/>
    <w:rsid w:val="00897761"/>
    <w:rsid w:val="008A2806"/>
    <w:rsid w:val="008A42A1"/>
    <w:rsid w:val="008A4859"/>
    <w:rsid w:val="008A6C7D"/>
    <w:rsid w:val="008A7A39"/>
    <w:rsid w:val="008B104B"/>
    <w:rsid w:val="008B11AD"/>
    <w:rsid w:val="008B1B29"/>
    <w:rsid w:val="008B2086"/>
    <w:rsid w:val="008B2397"/>
    <w:rsid w:val="008B24B9"/>
    <w:rsid w:val="008B2D50"/>
    <w:rsid w:val="008B35D2"/>
    <w:rsid w:val="008B36B7"/>
    <w:rsid w:val="008B387C"/>
    <w:rsid w:val="008B5AE3"/>
    <w:rsid w:val="008B6ABE"/>
    <w:rsid w:val="008B6F4F"/>
    <w:rsid w:val="008C09EA"/>
    <w:rsid w:val="008C27B3"/>
    <w:rsid w:val="008C48C0"/>
    <w:rsid w:val="008C4ABA"/>
    <w:rsid w:val="008C76F9"/>
    <w:rsid w:val="008D036A"/>
    <w:rsid w:val="008D1677"/>
    <w:rsid w:val="008D293E"/>
    <w:rsid w:val="008D3E7B"/>
    <w:rsid w:val="008D760E"/>
    <w:rsid w:val="008E023E"/>
    <w:rsid w:val="008E19AC"/>
    <w:rsid w:val="008E244C"/>
    <w:rsid w:val="008E5BDC"/>
    <w:rsid w:val="008E6BFA"/>
    <w:rsid w:val="008E7712"/>
    <w:rsid w:val="008E7CED"/>
    <w:rsid w:val="008F0CA9"/>
    <w:rsid w:val="008F156C"/>
    <w:rsid w:val="008F3C83"/>
    <w:rsid w:val="008F6613"/>
    <w:rsid w:val="008F6BEB"/>
    <w:rsid w:val="008F6C6F"/>
    <w:rsid w:val="008F7C2F"/>
    <w:rsid w:val="008F7CD5"/>
    <w:rsid w:val="00900E24"/>
    <w:rsid w:val="00901110"/>
    <w:rsid w:val="00901C81"/>
    <w:rsid w:val="00905BF6"/>
    <w:rsid w:val="00907D46"/>
    <w:rsid w:val="009103F3"/>
    <w:rsid w:val="00911EF7"/>
    <w:rsid w:val="00915109"/>
    <w:rsid w:val="00921213"/>
    <w:rsid w:val="00925DB0"/>
    <w:rsid w:val="0092682A"/>
    <w:rsid w:val="0093089A"/>
    <w:rsid w:val="00931C26"/>
    <w:rsid w:val="00933908"/>
    <w:rsid w:val="00933D21"/>
    <w:rsid w:val="0093546C"/>
    <w:rsid w:val="00936CE0"/>
    <w:rsid w:val="00936E08"/>
    <w:rsid w:val="00936E37"/>
    <w:rsid w:val="0094024E"/>
    <w:rsid w:val="00940616"/>
    <w:rsid w:val="009409EA"/>
    <w:rsid w:val="0094141F"/>
    <w:rsid w:val="00943EC1"/>
    <w:rsid w:val="009445EB"/>
    <w:rsid w:val="00946277"/>
    <w:rsid w:val="00950821"/>
    <w:rsid w:val="009508D9"/>
    <w:rsid w:val="00951B6B"/>
    <w:rsid w:val="00955453"/>
    <w:rsid w:val="00956011"/>
    <w:rsid w:val="00957FB4"/>
    <w:rsid w:val="0096013C"/>
    <w:rsid w:val="00960618"/>
    <w:rsid w:val="00960D7D"/>
    <w:rsid w:val="009610E7"/>
    <w:rsid w:val="009619F2"/>
    <w:rsid w:val="00964A1D"/>
    <w:rsid w:val="00965B67"/>
    <w:rsid w:val="009660FF"/>
    <w:rsid w:val="009674E6"/>
    <w:rsid w:val="00970760"/>
    <w:rsid w:val="00970EAD"/>
    <w:rsid w:val="00970FF9"/>
    <w:rsid w:val="00971FD7"/>
    <w:rsid w:val="00973B9C"/>
    <w:rsid w:val="00974A9F"/>
    <w:rsid w:val="00975D09"/>
    <w:rsid w:val="00977306"/>
    <w:rsid w:val="00980739"/>
    <w:rsid w:val="00980F0F"/>
    <w:rsid w:val="00983B38"/>
    <w:rsid w:val="00984ED0"/>
    <w:rsid w:val="009862D6"/>
    <w:rsid w:val="00987C11"/>
    <w:rsid w:val="00987CE7"/>
    <w:rsid w:val="00990A00"/>
    <w:rsid w:val="0099366A"/>
    <w:rsid w:val="0099367F"/>
    <w:rsid w:val="00994F50"/>
    <w:rsid w:val="00997105"/>
    <w:rsid w:val="00997640"/>
    <w:rsid w:val="0099782F"/>
    <w:rsid w:val="009A25E1"/>
    <w:rsid w:val="009A492D"/>
    <w:rsid w:val="009A4D4B"/>
    <w:rsid w:val="009A4F22"/>
    <w:rsid w:val="009A6539"/>
    <w:rsid w:val="009A659B"/>
    <w:rsid w:val="009B0462"/>
    <w:rsid w:val="009B514F"/>
    <w:rsid w:val="009B7670"/>
    <w:rsid w:val="009B78A1"/>
    <w:rsid w:val="009C2C4E"/>
    <w:rsid w:val="009C42EA"/>
    <w:rsid w:val="009C497A"/>
    <w:rsid w:val="009C5156"/>
    <w:rsid w:val="009C5350"/>
    <w:rsid w:val="009D042B"/>
    <w:rsid w:val="009D2C51"/>
    <w:rsid w:val="009D3C85"/>
    <w:rsid w:val="009D3E29"/>
    <w:rsid w:val="009D41DB"/>
    <w:rsid w:val="009D5099"/>
    <w:rsid w:val="009D5A80"/>
    <w:rsid w:val="009D6F55"/>
    <w:rsid w:val="009D7A87"/>
    <w:rsid w:val="009D7B8A"/>
    <w:rsid w:val="009E10F8"/>
    <w:rsid w:val="009E3DC1"/>
    <w:rsid w:val="009E3EF7"/>
    <w:rsid w:val="009E4B07"/>
    <w:rsid w:val="009E739D"/>
    <w:rsid w:val="009F249A"/>
    <w:rsid w:val="009F328C"/>
    <w:rsid w:val="009F3508"/>
    <w:rsid w:val="009F62A5"/>
    <w:rsid w:val="009F6E10"/>
    <w:rsid w:val="009F77F3"/>
    <w:rsid w:val="00A0286A"/>
    <w:rsid w:val="00A02F33"/>
    <w:rsid w:val="00A10CA6"/>
    <w:rsid w:val="00A11DA9"/>
    <w:rsid w:val="00A12138"/>
    <w:rsid w:val="00A12A1E"/>
    <w:rsid w:val="00A12A94"/>
    <w:rsid w:val="00A1488C"/>
    <w:rsid w:val="00A15356"/>
    <w:rsid w:val="00A165B0"/>
    <w:rsid w:val="00A1684A"/>
    <w:rsid w:val="00A16FB8"/>
    <w:rsid w:val="00A24B10"/>
    <w:rsid w:val="00A24E69"/>
    <w:rsid w:val="00A2519C"/>
    <w:rsid w:val="00A25CB4"/>
    <w:rsid w:val="00A27437"/>
    <w:rsid w:val="00A31483"/>
    <w:rsid w:val="00A321F7"/>
    <w:rsid w:val="00A3361C"/>
    <w:rsid w:val="00A347FB"/>
    <w:rsid w:val="00A35853"/>
    <w:rsid w:val="00A37963"/>
    <w:rsid w:val="00A431DC"/>
    <w:rsid w:val="00A43975"/>
    <w:rsid w:val="00A44458"/>
    <w:rsid w:val="00A4632F"/>
    <w:rsid w:val="00A5068B"/>
    <w:rsid w:val="00A50BDD"/>
    <w:rsid w:val="00A52107"/>
    <w:rsid w:val="00A5507B"/>
    <w:rsid w:val="00A56C40"/>
    <w:rsid w:val="00A60459"/>
    <w:rsid w:val="00A605FF"/>
    <w:rsid w:val="00A607F3"/>
    <w:rsid w:val="00A61636"/>
    <w:rsid w:val="00A624BE"/>
    <w:rsid w:val="00A6319E"/>
    <w:rsid w:val="00A653EF"/>
    <w:rsid w:val="00A65B62"/>
    <w:rsid w:val="00A65D7F"/>
    <w:rsid w:val="00A71AF9"/>
    <w:rsid w:val="00A73FC7"/>
    <w:rsid w:val="00A74F23"/>
    <w:rsid w:val="00A80279"/>
    <w:rsid w:val="00A82769"/>
    <w:rsid w:val="00A827B9"/>
    <w:rsid w:val="00A86060"/>
    <w:rsid w:val="00A92489"/>
    <w:rsid w:val="00A93504"/>
    <w:rsid w:val="00A93942"/>
    <w:rsid w:val="00A9633A"/>
    <w:rsid w:val="00AA399C"/>
    <w:rsid w:val="00AA5A30"/>
    <w:rsid w:val="00AA6BCF"/>
    <w:rsid w:val="00AA6DE0"/>
    <w:rsid w:val="00AA6F77"/>
    <w:rsid w:val="00AB1143"/>
    <w:rsid w:val="00AB2B0B"/>
    <w:rsid w:val="00AB30C3"/>
    <w:rsid w:val="00AB4038"/>
    <w:rsid w:val="00AB460F"/>
    <w:rsid w:val="00AB5410"/>
    <w:rsid w:val="00AB7FBC"/>
    <w:rsid w:val="00AC2524"/>
    <w:rsid w:val="00AC3AE1"/>
    <w:rsid w:val="00AC3C18"/>
    <w:rsid w:val="00AC5338"/>
    <w:rsid w:val="00AC5FFD"/>
    <w:rsid w:val="00AC795F"/>
    <w:rsid w:val="00AD122A"/>
    <w:rsid w:val="00AD16C9"/>
    <w:rsid w:val="00AD65EA"/>
    <w:rsid w:val="00AE149E"/>
    <w:rsid w:val="00AE1E5E"/>
    <w:rsid w:val="00AE7954"/>
    <w:rsid w:val="00AF0606"/>
    <w:rsid w:val="00AF09C3"/>
    <w:rsid w:val="00AF1008"/>
    <w:rsid w:val="00AF120F"/>
    <w:rsid w:val="00AF13CA"/>
    <w:rsid w:val="00AF199D"/>
    <w:rsid w:val="00AF2C3E"/>
    <w:rsid w:val="00AF6246"/>
    <w:rsid w:val="00B00160"/>
    <w:rsid w:val="00B00521"/>
    <w:rsid w:val="00B00575"/>
    <w:rsid w:val="00B020F5"/>
    <w:rsid w:val="00B02506"/>
    <w:rsid w:val="00B03D8B"/>
    <w:rsid w:val="00B050F4"/>
    <w:rsid w:val="00B05BD5"/>
    <w:rsid w:val="00B05E73"/>
    <w:rsid w:val="00B06004"/>
    <w:rsid w:val="00B06481"/>
    <w:rsid w:val="00B0752A"/>
    <w:rsid w:val="00B075E5"/>
    <w:rsid w:val="00B07782"/>
    <w:rsid w:val="00B115F6"/>
    <w:rsid w:val="00B14E32"/>
    <w:rsid w:val="00B167C3"/>
    <w:rsid w:val="00B17CEE"/>
    <w:rsid w:val="00B20F44"/>
    <w:rsid w:val="00B221A1"/>
    <w:rsid w:val="00B229D3"/>
    <w:rsid w:val="00B2309D"/>
    <w:rsid w:val="00B24D0E"/>
    <w:rsid w:val="00B266CF"/>
    <w:rsid w:val="00B266F4"/>
    <w:rsid w:val="00B2737A"/>
    <w:rsid w:val="00B27BC7"/>
    <w:rsid w:val="00B32E4D"/>
    <w:rsid w:val="00B33381"/>
    <w:rsid w:val="00B336F4"/>
    <w:rsid w:val="00B342CF"/>
    <w:rsid w:val="00B41407"/>
    <w:rsid w:val="00B41C8E"/>
    <w:rsid w:val="00B4333B"/>
    <w:rsid w:val="00B43CA6"/>
    <w:rsid w:val="00B44CD2"/>
    <w:rsid w:val="00B4585E"/>
    <w:rsid w:val="00B460E5"/>
    <w:rsid w:val="00B46446"/>
    <w:rsid w:val="00B511C2"/>
    <w:rsid w:val="00B54725"/>
    <w:rsid w:val="00B57ECE"/>
    <w:rsid w:val="00B60B88"/>
    <w:rsid w:val="00B6191A"/>
    <w:rsid w:val="00B636D6"/>
    <w:rsid w:val="00B63AC8"/>
    <w:rsid w:val="00B65A28"/>
    <w:rsid w:val="00B66177"/>
    <w:rsid w:val="00B66E6F"/>
    <w:rsid w:val="00B67671"/>
    <w:rsid w:val="00B677EA"/>
    <w:rsid w:val="00B71F01"/>
    <w:rsid w:val="00B76043"/>
    <w:rsid w:val="00B8072D"/>
    <w:rsid w:val="00B81064"/>
    <w:rsid w:val="00B813F9"/>
    <w:rsid w:val="00B81493"/>
    <w:rsid w:val="00B85387"/>
    <w:rsid w:val="00B858E0"/>
    <w:rsid w:val="00B87681"/>
    <w:rsid w:val="00B90BBA"/>
    <w:rsid w:val="00B92C9A"/>
    <w:rsid w:val="00B94E25"/>
    <w:rsid w:val="00BA0C91"/>
    <w:rsid w:val="00BA19BE"/>
    <w:rsid w:val="00BA2779"/>
    <w:rsid w:val="00BA3BEC"/>
    <w:rsid w:val="00BA4919"/>
    <w:rsid w:val="00BA4AAC"/>
    <w:rsid w:val="00BA6307"/>
    <w:rsid w:val="00BA7AA3"/>
    <w:rsid w:val="00BB02EB"/>
    <w:rsid w:val="00BB203E"/>
    <w:rsid w:val="00BB35E2"/>
    <w:rsid w:val="00BB3D31"/>
    <w:rsid w:val="00BB4155"/>
    <w:rsid w:val="00BB4347"/>
    <w:rsid w:val="00BB56C3"/>
    <w:rsid w:val="00BB61CD"/>
    <w:rsid w:val="00BB70DB"/>
    <w:rsid w:val="00BB7C0D"/>
    <w:rsid w:val="00BC0298"/>
    <w:rsid w:val="00BC26D8"/>
    <w:rsid w:val="00BC3555"/>
    <w:rsid w:val="00BC460B"/>
    <w:rsid w:val="00BC6BB6"/>
    <w:rsid w:val="00BC707E"/>
    <w:rsid w:val="00BD0F26"/>
    <w:rsid w:val="00BD13F8"/>
    <w:rsid w:val="00BD301E"/>
    <w:rsid w:val="00BD33BE"/>
    <w:rsid w:val="00BD3767"/>
    <w:rsid w:val="00BD633A"/>
    <w:rsid w:val="00BD6CAA"/>
    <w:rsid w:val="00BD7241"/>
    <w:rsid w:val="00BE20A8"/>
    <w:rsid w:val="00BE22A2"/>
    <w:rsid w:val="00BE2769"/>
    <w:rsid w:val="00BE3D82"/>
    <w:rsid w:val="00BE4716"/>
    <w:rsid w:val="00BE5840"/>
    <w:rsid w:val="00BE5CE4"/>
    <w:rsid w:val="00BE6584"/>
    <w:rsid w:val="00BE6ECE"/>
    <w:rsid w:val="00BF0537"/>
    <w:rsid w:val="00BF081B"/>
    <w:rsid w:val="00BF1BE9"/>
    <w:rsid w:val="00BF2FB1"/>
    <w:rsid w:val="00BF3ED1"/>
    <w:rsid w:val="00BF6276"/>
    <w:rsid w:val="00C0014B"/>
    <w:rsid w:val="00C04CDB"/>
    <w:rsid w:val="00C05583"/>
    <w:rsid w:val="00C06B39"/>
    <w:rsid w:val="00C06DC2"/>
    <w:rsid w:val="00C07AE9"/>
    <w:rsid w:val="00C10694"/>
    <w:rsid w:val="00C1128B"/>
    <w:rsid w:val="00C1178A"/>
    <w:rsid w:val="00C11D93"/>
    <w:rsid w:val="00C12501"/>
    <w:rsid w:val="00C13307"/>
    <w:rsid w:val="00C13BDB"/>
    <w:rsid w:val="00C1449B"/>
    <w:rsid w:val="00C14DA3"/>
    <w:rsid w:val="00C14ECA"/>
    <w:rsid w:val="00C165B4"/>
    <w:rsid w:val="00C17864"/>
    <w:rsid w:val="00C17A10"/>
    <w:rsid w:val="00C20C9C"/>
    <w:rsid w:val="00C2343D"/>
    <w:rsid w:val="00C27C71"/>
    <w:rsid w:val="00C303D9"/>
    <w:rsid w:val="00C3361C"/>
    <w:rsid w:val="00C366CC"/>
    <w:rsid w:val="00C366E0"/>
    <w:rsid w:val="00C377B1"/>
    <w:rsid w:val="00C37AF9"/>
    <w:rsid w:val="00C40081"/>
    <w:rsid w:val="00C405F4"/>
    <w:rsid w:val="00C41811"/>
    <w:rsid w:val="00C4211C"/>
    <w:rsid w:val="00C43C93"/>
    <w:rsid w:val="00C4537B"/>
    <w:rsid w:val="00C45E60"/>
    <w:rsid w:val="00C52707"/>
    <w:rsid w:val="00C550F3"/>
    <w:rsid w:val="00C563DB"/>
    <w:rsid w:val="00C56B79"/>
    <w:rsid w:val="00C57882"/>
    <w:rsid w:val="00C6007E"/>
    <w:rsid w:val="00C6046D"/>
    <w:rsid w:val="00C64692"/>
    <w:rsid w:val="00C652D8"/>
    <w:rsid w:val="00C6532C"/>
    <w:rsid w:val="00C66004"/>
    <w:rsid w:val="00C66A15"/>
    <w:rsid w:val="00C66DAA"/>
    <w:rsid w:val="00C6780A"/>
    <w:rsid w:val="00C700F8"/>
    <w:rsid w:val="00C71616"/>
    <w:rsid w:val="00C71838"/>
    <w:rsid w:val="00C71D01"/>
    <w:rsid w:val="00C728CC"/>
    <w:rsid w:val="00C735D3"/>
    <w:rsid w:val="00C75623"/>
    <w:rsid w:val="00C75875"/>
    <w:rsid w:val="00C77183"/>
    <w:rsid w:val="00C77D3F"/>
    <w:rsid w:val="00C77DCC"/>
    <w:rsid w:val="00C83A88"/>
    <w:rsid w:val="00C83F6C"/>
    <w:rsid w:val="00C8515E"/>
    <w:rsid w:val="00C85668"/>
    <w:rsid w:val="00C85A6C"/>
    <w:rsid w:val="00C85E47"/>
    <w:rsid w:val="00C87414"/>
    <w:rsid w:val="00C875D1"/>
    <w:rsid w:val="00C92527"/>
    <w:rsid w:val="00C92F56"/>
    <w:rsid w:val="00C931EB"/>
    <w:rsid w:val="00C93502"/>
    <w:rsid w:val="00C95C64"/>
    <w:rsid w:val="00C95D8A"/>
    <w:rsid w:val="00C96648"/>
    <w:rsid w:val="00C97C0F"/>
    <w:rsid w:val="00CA00D5"/>
    <w:rsid w:val="00CA09C9"/>
    <w:rsid w:val="00CA1433"/>
    <w:rsid w:val="00CA1BAC"/>
    <w:rsid w:val="00CA2268"/>
    <w:rsid w:val="00CA3017"/>
    <w:rsid w:val="00CA333F"/>
    <w:rsid w:val="00CA3F39"/>
    <w:rsid w:val="00CA5776"/>
    <w:rsid w:val="00CA6D66"/>
    <w:rsid w:val="00CB00ED"/>
    <w:rsid w:val="00CB08B2"/>
    <w:rsid w:val="00CB0D53"/>
    <w:rsid w:val="00CB10F1"/>
    <w:rsid w:val="00CB1713"/>
    <w:rsid w:val="00CB1783"/>
    <w:rsid w:val="00CB62DD"/>
    <w:rsid w:val="00CB642E"/>
    <w:rsid w:val="00CB6D64"/>
    <w:rsid w:val="00CC19A2"/>
    <w:rsid w:val="00CC28EF"/>
    <w:rsid w:val="00CC2EB1"/>
    <w:rsid w:val="00CC340F"/>
    <w:rsid w:val="00CC5110"/>
    <w:rsid w:val="00CC5ABB"/>
    <w:rsid w:val="00CC6B3C"/>
    <w:rsid w:val="00CD0AED"/>
    <w:rsid w:val="00CD10F0"/>
    <w:rsid w:val="00CD317E"/>
    <w:rsid w:val="00CD3578"/>
    <w:rsid w:val="00CD3688"/>
    <w:rsid w:val="00CD50A7"/>
    <w:rsid w:val="00CD5987"/>
    <w:rsid w:val="00CE14E2"/>
    <w:rsid w:val="00CE1B3D"/>
    <w:rsid w:val="00CE2309"/>
    <w:rsid w:val="00CE54AF"/>
    <w:rsid w:val="00CE5A4A"/>
    <w:rsid w:val="00CE7878"/>
    <w:rsid w:val="00CE7F4C"/>
    <w:rsid w:val="00CF4810"/>
    <w:rsid w:val="00CF4835"/>
    <w:rsid w:val="00CF5AE0"/>
    <w:rsid w:val="00D007E8"/>
    <w:rsid w:val="00D02868"/>
    <w:rsid w:val="00D02AD2"/>
    <w:rsid w:val="00D030F7"/>
    <w:rsid w:val="00D04623"/>
    <w:rsid w:val="00D05A80"/>
    <w:rsid w:val="00D079A8"/>
    <w:rsid w:val="00D07A90"/>
    <w:rsid w:val="00D1023A"/>
    <w:rsid w:val="00D114FF"/>
    <w:rsid w:val="00D13137"/>
    <w:rsid w:val="00D1656E"/>
    <w:rsid w:val="00D20749"/>
    <w:rsid w:val="00D2329C"/>
    <w:rsid w:val="00D23CE6"/>
    <w:rsid w:val="00D24702"/>
    <w:rsid w:val="00D2510B"/>
    <w:rsid w:val="00D25110"/>
    <w:rsid w:val="00D261A9"/>
    <w:rsid w:val="00D3268A"/>
    <w:rsid w:val="00D32820"/>
    <w:rsid w:val="00D32D60"/>
    <w:rsid w:val="00D34191"/>
    <w:rsid w:val="00D34AA6"/>
    <w:rsid w:val="00D34FE5"/>
    <w:rsid w:val="00D35DDA"/>
    <w:rsid w:val="00D361B1"/>
    <w:rsid w:val="00D36C8A"/>
    <w:rsid w:val="00D3760E"/>
    <w:rsid w:val="00D37ED6"/>
    <w:rsid w:val="00D41B12"/>
    <w:rsid w:val="00D43D4C"/>
    <w:rsid w:val="00D43DA9"/>
    <w:rsid w:val="00D45F64"/>
    <w:rsid w:val="00D46E43"/>
    <w:rsid w:val="00D50A27"/>
    <w:rsid w:val="00D521A7"/>
    <w:rsid w:val="00D545C9"/>
    <w:rsid w:val="00D56306"/>
    <w:rsid w:val="00D57F1F"/>
    <w:rsid w:val="00D62270"/>
    <w:rsid w:val="00D64A20"/>
    <w:rsid w:val="00D661BB"/>
    <w:rsid w:val="00D6685D"/>
    <w:rsid w:val="00D70433"/>
    <w:rsid w:val="00D723A8"/>
    <w:rsid w:val="00D725EB"/>
    <w:rsid w:val="00D81035"/>
    <w:rsid w:val="00D81DC4"/>
    <w:rsid w:val="00D828D8"/>
    <w:rsid w:val="00D83A57"/>
    <w:rsid w:val="00D86D57"/>
    <w:rsid w:val="00D87F7C"/>
    <w:rsid w:val="00D91604"/>
    <w:rsid w:val="00D931DC"/>
    <w:rsid w:val="00D93F4D"/>
    <w:rsid w:val="00D959E7"/>
    <w:rsid w:val="00D967ED"/>
    <w:rsid w:val="00DA154A"/>
    <w:rsid w:val="00DA15E3"/>
    <w:rsid w:val="00DA299A"/>
    <w:rsid w:val="00DA32ED"/>
    <w:rsid w:val="00DA3C5C"/>
    <w:rsid w:val="00DA4111"/>
    <w:rsid w:val="00DA52DB"/>
    <w:rsid w:val="00DA709E"/>
    <w:rsid w:val="00DA7A06"/>
    <w:rsid w:val="00DA7C64"/>
    <w:rsid w:val="00DB0B37"/>
    <w:rsid w:val="00DB1891"/>
    <w:rsid w:val="00DB1F8E"/>
    <w:rsid w:val="00DB25B8"/>
    <w:rsid w:val="00DB6463"/>
    <w:rsid w:val="00DB71A8"/>
    <w:rsid w:val="00DB7A61"/>
    <w:rsid w:val="00DC06FC"/>
    <w:rsid w:val="00DC0E61"/>
    <w:rsid w:val="00DC1195"/>
    <w:rsid w:val="00DC18A7"/>
    <w:rsid w:val="00DC3FD9"/>
    <w:rsid w:val="00DC4406"/>
    <w:rsid w:val="00DD092F"/>
    <w:rsid w:val="00DD0D2A"/>
    <w:rsid w:val="00DD1BD8"/>
    <w:rsid w:val="00DD21FD"/>
    <w:rsid w:val="00DD50F3"/>
    <w:rsid w:val="00DD6251"/>
    <w:rsid w:val="00DD6BA5"/>
    <w:rsid w:val="00DD7BD1"/>
    <w:rsid w:val="00DD7F86"/>
    <w:rsid w:val="00DE1043"/>
    <w:rsid w:val="00DE1542"/>
    <w:rsid w:val="00DE158A"/>
    <w:rsid w:val="00DE1DA5"/>
    <w:rsid w:val="00DE3B00"/>
    <w:rsid w:val="00DE3B4D"/>
    <w:rsid w:val="00DE43DF"/>
    <w:rsid w:val="00DE5702"/>
    <w:rsid w:val="00DF00A4"/>
    <w:rsid w:val="00DF3932"/>
    <w:rsid w:val="00DF538E"/>
    <w:rsid w:val="00DF5DBB"/>
    <w:rsid w:val="00DF68E9"/>
    <w:rsid w:val="00E00888"/>
    <w:rsid w:val="00E0193C"/>
    <w:rsid w:val="00E0289A"/>
    <w:rsid w:val="00E02A2E"/>
    <w:rsid w:val="00E03054"/>
    <w:rsid w:val="00E03872"/>
    <w:rsid w:val="00E03FAA"/>
    <w:rsid w:val="00E07034"/>
    <w:rsid w:val="00E07441"/>
    <w:rsid w:val="00E106D5"/>
    <w:rsid w:val="00E10CAC"/>
    <w:rsid w:val="00E132BB"/>
    <w:rsid w:val="00E1642D"/>
    <w:rsid w:val="00E176FD"/>
    <w:rsid w:val="00E20634"/>
    <w:rsid w:val="00E20A1E"/>
    <w:rsid w:val="00E212C8"/>
    <w:rsid w:val="00E21571"/>
    <w:rsid w:val="00E21B55"/>
    <w:rsid w:val="00E26586"/>
    <w:rsid w:val="00E30599"/>
    <w:rsid w:val="00E31627"/>
    <w:rsid w:val="00E32A9C"/>
    <w:rsid w:val="00E365CF"/>
    <w:rsid w:val="00E401D5"/>
    <w:rsid w:val="00E40AAE"/>
    <w:rsid w:val="00E42E6C"/>
    <w:rsid w:val="00E43498"/>
    <w:rsid w:val="00E453F8"/>
    <w:rsid w:val="00E46FB4"/>
    <w:rsid w:val="00E479B5"/>
    <w:rsid w:val="00E51242"/>
    <w:rsid w:val="00E528F0"/>
    <w:rsid w:val="00E542DA"/>
    <w:rsid w:val="00E558F2"/>
    <w:rsid w:val="00E564A7"/>
    <w:rsid w:val="00E565C5"/>
    <w:rsid w:val="00E57A2F"/>
    <w:rsid w:val="00E57C3C"/>
    <w:rsid w:val="00E60F60"/>
    <w:rsid w:val="00E62C37"/>
    <w:rsid w:val="00E64534"/>
    <w:rsid w:val="00E65A58"/>
    <w:rsid w:val="00E674E2"/>
    <w:rsid w:val="00E70AC9"/>
    <w:rsid w:val="00E72716"/>
    <w:rsid w:val="00E73E87"/>
    <w:rsid w:val="00E74991"/>
    <w:rsid w:val="00E75FDF"/>
    <w:rsid w:val="00E81341"/>
    <w:rsid w:val="00E83413"/>
    <w:rsid w:val="00E834C0"/>
    <w:rsid w:val="00E84F88"/>
    <w:rsid w:val="00E85602"/>
    <w:rsid w:val="00E8719F"/>
    <w:rsid w:val="00E87FAF"/>
    <w:rsid w:val="00E90028"/>
    <w:rsid w:val="00E9068E"/>
    <w:rsid w:val="00E923B3"/>
    <w:rsid w:val="00E93180"/>
    <w:rsid w:val="00E93A6D"/>
    <w:rsid w:val="00E94F4C"/>
    <w:rsid w:val="00E95276"/>
    <w:rsid w:val="00E96276"/>
    <w:rsid w:val="00EA2C6E"/>
    <w:rsid w:val="00EA2EBC"/>
    <w:rsid w:val="00EA2FB6"/>
    <w:rsid w:val="00EA491A"/>
    <w:rsid w:val="00EA4EEE"/>
    <w:rsid w:val="00EB17FE"/>
    <w:rsid w:val="00EB1E68"/>
    <w:rsid w:val="00EB434C"/>
    <w:rsid w:val="00EB4DC1"/>
    <w:rsid w:val="00EB7023"/>
    <w:rsid w:val="00EB70D0"/>
    <w:rsid w:val="00EB7B88"/>
    <w:rsid w:val="00EC01A4"/>
    <w:rsid w:val="00EC0649"/>
    <w:rsid w:val="00EC0FF0"/>
    <w:rsid w:val="00EC270C"/>
    <w:rsid w:val="00EC2AC4"/>
    <w:rsid w:val="00EC2E7C"/>
    <w:rsid w:val="00EC41FE"/>
    <w:rsid w:val="00EC459B"/>
    <w:rsid w:val="00EC5634"/>
    <w:rsid w:val="00EC57F0"/>
    <w:rsid w:val="00EC6B57"/>
    <w:rsid w:val="00EC6F7F"/>
    <w:rsid w:val="00ED429D"/>
    <w:rsid w:val="00ED454A"/>
    <w:rsid w:val="00EE06A0"/>
    <w:rsid w:val="00EE1E6E"/>
    <w:rsid w:val="00EE282A"/>
    <w:rsid w:val="00EE3395"/>
    <w:rsid w:val="00EE5055"/>
    <w:rsid w:val="00EE57D7"/>
    <w:rsid w:val="00EE62AA"/>
    <w:rsid w:val="00EE6C4E"/>
    <w:rsid w:val="00EF5E8C"/>
    <w:rsid w:val="00EF5EC4"/>
    <w:rsid w:val="00EF6023"/>
    <w:rsid w:val="00F03042"/>
    <w:rsid w:val="00F04D4C"/>
    <w:rsid w:val="00F05148"/>
    <w:rsid w:val="00F110EE"/>
    <w:rsid w:val="00F1283A"/>
    <w:rsid w:val="00F134EC"/>
    <w:rsid w:val="00F1430B"/>
    <w:rsid w:val="00F1544B"/>
    <w:rsid w:val="00F17142"/>
    <w:rsid w:val="00F1751C"/>
    <w:rsid w:val="00F21E8A"/>
    <w:rsid w:val="00F22FB1"/>
    <w:rsid w:val="00F233B7"/>
    <w:rsid w:val="00F2670D"/>
    <w:rsid w:val="00F26B55"/>
    <w:rsid w:val="00F341AE"/>
    <w:rsid w:val="00F3423D"/>
    <w:rsid w:val="00F34549"/>
    <w:rsid w:val="00F3482E"/>
    <w:rsid w:val="00F35EEC"/>
    <w:rsid w:val="00F36869"/>
    <w:rsid w:val="00F36AB6"/>
    <w:rsid w:val="00F40CD1"/>
    <w:rsid w:val="00F40DEB"/>
    <w:rsid w:val="00F414F3"/>
    <w:rsid w:val="00F41DE1"/>
    <w:rsid w:val="00F45D97"/>
    <w:rsid w:val="00F46690"/>
    <w:rsid w:val="00F47D21"/>
    <w:rsid w:val="00F47E81"/>
    <w:rsid w:val="00F47F58"/>
    <w:rsid w:val="00F511BF"/>
    <w:rsid w:val="00F51E7E"/>
    <w:rsid w:val="00F53499"/>
    <w:rsid w:val="00F53B67"/>
    <w:rsid w:val="00F54CF7"/>
    <w:rsid w:val="00F55748"/>
    <w:rsid w:val="00F57E09"/>
    <w:rsid w:val="00F6183A"/>
    <w:rsid w:val="00F629FE"/>
    <w:rsid w:val="00F63BA8"/>
    <w:rsid w:val="00F66B8D"/>
    <w:rsid w:val="00F70AAD"/>
    <w:rsid w:val="00F72213"/>
    <w:rsid w:val="00F7282F"/>
    <w:rsid w:val="00F72E97"/>
    <w:rsid w:val="00F7472A"/>
    <w:rsid w:val="00F7491E"/>
    <w:rsid w:val="00F74A04"/>
    <w:rsid w:val="00F81C13"/>
    <w:rsid w:val="00F833B8"/>
    <w:rsid w:val="00F858A0"/>
    <w:rsid w:val="00F90897"/>
    <w:rsid w:val="00F91A3C"/>
    <w:rsid w:val="00F930D4"/>
    <w:rsid w:val="00F931A5"/>
    <w:rsid w:val="00F934CB"/>
    <w:rsid w:val="00F96A9A"/>
    <w:rsid w:val="00F97777"/>
    <w:rsid w:val="00F97ED9"/>
    <w:rsid w:val="00F97F7B"/>
    <w:rsid w:val="00FA1795"/>
    <w:rsid w:val="00FA3B53"/>
    <w:rsid w:val="00FA6434"/>
    <w:rsid w:val="00FA649D"/>
    <w:rsid w:val="00FA6C9C"/>
    <w:rsid w:val="00FA78C4"/>
    <w:rsid w:val="00FB0EA2"/>
    <w:rsid w:val="00FB40F8"/>
    <w:rsid w:val="00FB5633"/>
    <w:rsid w:val="00FB5C93"/>
    <w:rsid w:val="00FB6F20"/>
    <w:rsid w:val="00FC06D3"/>
    <w:rsid w:val="00FC0A97"/>
    <w:rsid w:val="00FC1573"/>
    <w:rsid w:val="00FC1920"/>
    <w:rsid w:val="00FC26A4"/>
    <w:rsid w:val="00FC330E"/>
    <w:rsid w:val="00FC34DB"/>
    <w:rsid w:val="00FC411D"/>
    <w:rsid w:val="00FC4144"/>
    <w:rsid w:val="00FC5789"/>
    <w:rsid w:val="00FC763C"/>
    <w:rsid w:val="00FC7AD9"/>
    <w:rsid w:val="00FD0332"/>
    <w:rsid w:val="00FD0EDA"/>
    <w:rsid w:val="00FD2533"/>
    <w:rsid w:val="00FD284A"/>
    <w:rsid w:val="00FD4F96"/>
    <w:rsid w:val="00FD5054"/>
    <w:rsid w:val="00FD543E"/>
    <w:rsid w:val="00FE24DD"/>
    <w:rsid w:val="00FE329A"/>
    <w:rsid w:val="00FE4A94"/>
    <w:rsid w:val="00FE4C7A"/>
    <w:rsid w:val="00FE559B"/>
    <w:rsid w:val="00FE5B77"/>
    <w:rsid w:val="00FE6176"/>
    <w:rsid w:val="00FE6E65"/>
    <w:rsid w:val="00FE7858"/>
    <w:rsid w:val="00FF3D1B"/>
    <w:rsid w:val="00FF41BE"/>
    <w:rsid w:val="00FF4595"/>
    <w:rsid w:val="00FF7A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FA7AF46E-DD49-AE48-BCC1-4CE7F6206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NormalWeb">
    <w:name w:val="Normal (Web)"/>
    <w:basedOn w:val="Normal"/>
    <w:uiPriority w:val="99"/>
    <w:semiHidden/>
    <w:unhideWhenUsed/>
    <w:rsid w:val="006C16CB"/>
    <w:pPr>
      <w:widowControl/>
      <w:spacing w:before="100" w:beforeAutospacing="1" w:after="100" w:afterAutospacing="1"/>
      <w:jc w:val="left"/>
    </w:pPr>
    <w:rPr>
      <w:rFonts w:ascii="Times New Roman" w:eastAsia="Times New Roman" w:hAnsi="Times New Roman" w:cs="Times New Roman"/>
      <w:lang w:eastAsia="zh-CN"/>
    </w:rPr>
  </w:style>
  <w:style w:type="character" w:styleId="Strong">
    <w:name w:val="Strong"/>
    <w:basedOn w:val="DefaultParagraphFont"/>
    <w:uiPriority w:val="22"/>
    <w:qFormat/>
    <w:rsid w:val="006C16CB"/>
    <w:rPr>
      <w:b/>
      <w:bCs/>
    </w:rPr>
  </w:style>
  <w:style w:type="paragraph" w:styleId="Date">
    <w:name w:val="Date"/>
    <w:basedOn w:val="Normal"/>
    <w:next w:val="Normal"/>
    <w:link w:val="DateChar"/>
    <w:uiPriority w:val="99"/>
    <w:semiHidden/>
    <w:unhideWhenUsed/>
    <w:rsid w:val="00532EB3"/>
  </w:style>
  <w:style w:type="character" w:customStyle="1" w:styleId="DateChar">
    <w:name w:val="Date Char"/>
    <w:basedOn w:val="DefaultParagraphFont"/>
    <w:link w:val="Date"/>
    <w:uiPriority w:val="99"/>
    <w:semiHidden/>
    <w:rsid w:val="00532EB3"/>
  </w:style>
  <w:style w:type="paragraph" w:customStyle="1" w:styleId="EndNoteBibliographyTitle">
    <w:name w:val="EndNote Bibliography Title"/>
    <w:basedOn w:val="Normal"/>
    <w:link w:val="EndNoteBibliographyTitleChar"/>
    <w:rsid w:val="00D828D8"/>
    <w:pPr>
      <w:jc w:val="center"/>
    </w:pPr>
    <w:rPr>
      <w:noProof/>
    </w:rPr>
  </w:style>
  <w:style w:type="character" w:customStyle="1" w:styleId="EndNoteBibliographyTitleChar">
    <w:name w:val="EndNote Bibliography Title Char"/>
    <w:basedOn w:val="DefaultParagraphFont"/>
    <w:link w:val="EndNoteBibliographyTitle"/>
    <w:rsid w:val="00D828D8"/>
    <w:rPr>
      <w:noProof/>
    </w:rPr>
  </w:style>
  <w:style w:type="paragraph" w:customStyle="1" w:styleId="EndNoteBibliography">
    <w:name w:val="EndNote Bibliography"/>
    <w:basedOn w:val="Normal"/>
    <w:link w:val="EndNoteBibliographyChar"/>
    <w:rsid w:val="00D828D8"/>
    <w:rPr>
      <w:noProof/>
    </w:rPr>
  </w:style>
  <w:style w:type="character" w:customStyle="1" w:styleId="EndNoteBibliographyChar">
    <w:name w:val="EndNote Bibliography Char"/>
    <w:basedOn w:val="DefaultParagraphFont"/>
    <w:link w:val="EndNoteBibliography"/>
    <w:rsid w:val="00D828D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18484">
      <w:bodyDiv w:val="1"/>
      <w:marLeft w:val="0"/>
      <w:marRight w:val="0"/>
      <w:marTop w:val="0"/>
      <w:marBottom w:val="0"/>
      <w:divBdr>
        <w:top w:val="none" w:sz="0" w:space="0" w:color="auto"/>
        <w:left w:val="none" w:sz="0" w:space="0" w:color="auto"/>
        <w:bottom w:val="none" w:sz="0" w:space="0" w:color="auto"/>
        <w:right w:val="none" w:sz="0" w:space="0" w:color="auto"/>
      </w:divBdr>
    </w:div>
    <w:div w:id="34354746">
      <w:bodyDiv w:val="1"/>
      <w:marLeft w:val="0"/>
      <w:marRight w:val="0"/>
      <w:marTop w:val="0"/>
      <w:marBottom w:val="0"/>
      <w:divBdr>
        <w:top w:val="none" w:sz="0" w:space="0" w:color="auto"/>
        <w:left w:val="none" w:sz="0" w:space="0" w:color="auto"/>
        <w:bottom w:val="none" w:sz="0" w:space="0" w:color="auto"/>
        <w:right w:val="none" w:sz="0" w:space="0" w:color="auto"/>
      </w:divBdr>
    </w:div>
    <w:div w:id="102042655">
      <w:bodyDiv w:val="1"/>
      <w:marLeft w:val="0"/>
      <w:marRight w:val="0"/>
      <w:marTop w:val="0"/>
      <w:marBottom w:val="0"/>
      <w:divBdr>
        <w:top w:val="none" w:sz="0" w:space="0" w:color="auto"/>
        <w:left w:val="none" w:sz="0" w:space="0" w:color="auto"/>
        <w:bottom w:val="none" w:sz="0" w:space="0" w:color="auto"/>
        <w:right w:val="none" w:sz="0" w:space="0" w:color="auto"/>
      </w:divBdr>
    </w:div>
    <w:div w:id="132599880">
      <w:bodyDiv w:val="1"/>
      <w:marLeft w:val="0"/>
      <w:marRight w:val="0"/>
      <w:marTop w:val="0"/>
      <w:marBottom w:val="0"/>
      <w:divBdr>
        <w:top w:val="none" w:sz="0" w:space="0" w:color="auto"/>
        <w:left w:val="none" w:sz="0" w:space="0" w:color="auto"/>
        <w:bottom w:val="none" w:sz="0" w:space="0" w:color="auto"/>
        <w:right w:val="none" w:sz="0" w:space="0" w:color="auto"/>
      </w:divBdr>
    </w:div>
    <w:div w:id="251089440">
      <w:bodyDiv w:val="1"/>
      <w:marLeft w:val="0"/>
      <w:marRight w:val="0"/>
      <w:marTop w:val="0"/>
      <w:marBottom w:val="0"/>
      <w:divBdr>
        <w:top w:val="none" w:sz="0" w:space="0" w:color="auto"/>
        <w:left w:val="none" w:sz="0" w:space="0" w:color="auto"/>
        <w:bottom w:val="none" w:sz="0" w:space="0" w:color="auto"/>
        <w:right w:val="none" w:sz="0" w:space="0" w:color="auto"/>
      </w:divBdr>
    </w:div>
    <w:div w:id="315308802">
      <w:bodyDiv w:val="1"/>
      <w:marLeft w:val="0"/>
      <w:marRight w:val="0"/>
      <w:marTop w:val="0"/>
      <w:marBottom w:val="0"/>
      <w:divBdr>
        <w:top w:val="none" w:sz="0" w:space="0" w:color="auto"/>
        <w:left w:val="none" w:sz="0" w:space="0" w:color="auto"/>
        <w:bottom w:val="none" w:sz="0" w:space="0" w:color="auto"/>
        <w:right w:val="none" w:sz="0" w:space="0" w:color="auto"/>
      </w:divBdr>
    </w:div>
    <w:div w:id="407847171">
      <w:bodyDiv w:val="1"/>
      <w:marLeft w:val="0"/>
      <w:marRight w:val="0"/>
      <w:marTop w:val="0"/>
      <w:marBottom w:val="0"/>
      <w:divBdr>
        <w:top w:val="none" w:sz="0" w:space="0" w:color="auto"/>
        <w:left w:val="none" w:sz="0" w:space="0" w:color="auto"/>
        <w:bottom w:val="none" w:sz="0" w:space="0" w:color="auto"/>
        <w:right w:val="none" w:sz="0" w:space="0" w:color="auto"/>
      </w:divBdr>
      <w:divsChild>
        <w:div w:id="1251623426">
          <w:marLeft w:val="0"/>
          <w:marRight w:val="0"/>
          <w:marTop w:val="60"/>
          <w:marBottom w:val="0"/>
          <w:divBdr>
            <w:top w:val="single" w:sz="2" w:space="0" w:color="EBEBEB"/>
            <w:left w:val="single" w:sz="2" w:space="0" w:color="EBEBEB"/>
            <w:bottom w:val="single" w:sz="2" w:space="0" w:color="EBEBEB"/>
            <w:right w:val="single" w:sz="2" w:space="0" w:color="EBEBEB"/>
          </w:divBdr>
        </w:div>
        <w:div w:id="1773360134">
          <w:marLeft w:val="0"/>
          <w:marRight w:val="0"/>
          <w:marTop w:val="60"/>
          <w:marBottom w:val="0"/>
          <w:divBdr>
            <w:top w:val="single" w:sz="2" w:space="0" w:color="EBEBEB"/>
            <w:left w:val="single" w:sz="2" w:space="0" w:color="EBEBEB"/>
            <w:bottom w:val="single" w:sz="2" w:space="0" w:color="EBEBEB"/>
            <w:right w:val="single" w:sz="2" w:space="0" w:color="EBEBEB"/>
          </w:divBdr>
        </w:div>
      </w:divsChild>
    </w:div>
    <w:div w:id="442069797">
      <w:bodyDiv w:val="1"/>
      <w:marLeft w:val="0"/>
      <w:marRight w:val="0"/>
      <w:marTop w:val="0"/>
      <w:marBottom w:val="0"/>
      <w:divBdr>
        <w:top w:val="none" w:sz="0" w:space="0" w:color="auto"/>
        <w:left w:val="none" w:sz="0" w:space="0" w:color="auto"/>
        <w:bottom w:val="none" w:sz="0" w:space="0" w:color="auto"/>
        <w:right w:val="none" w:sz="0" w:space="0" w:color="auto"/>
      </w:divBdr>
    </w:div>
    <w:div w:id="446579338">
      <w:bodyDiv w:val="1"/>
      <w:marLeft w:val="0"/>
      <w:marRight w:val="0"/>
      <w:marTop w:val="0"/>
      <w:marBottom w:val="0"/>
      <w:divBdr>
        <w:top w:val="none" w:sz="0" w:space="0" w:color="auto"/>
        <w:left w:val="none" w:sz="0" w:space="0" w:color="auto"/>
        <w:bottom w:val="none" w:sz="0" w:space="0" w:color="auto"/>
        <w:right w:val="none" w:sz="0" w:space="0" w:color="auto"/>
      </w:divBdr>
    </w:div>
    <w:div w:id="463280320">
      <w:bodyDiv w:val="1"/>
      <w:marLeft w:val="0"/>
      <w:marRight w:val="0"/>
      <w:marTop w:val="0"/>
      <w:marBottom w:val="0"/>
      <w:divBdr>
        <w:top w:val="none" w:sz="0" w:space="0" w:color="auto"/>
        <w:left w:val="none" w:sz="0" w:space="0" w:color="auto"/>
        <w:bottom w:val="none" w:sz="0" w:space="0" w:color="auto"/>
        <w:right w:val="none" w:sz="0" w:space="0" w:color="auto"/>
      </w:divBdr>
    </w:div>
    <w:div w:id="496727437">
      <w:bodyDiv w:val="1"/>
      <w:marLeft w:val="0"/>
      <w:marRight w:val="0"/>
      <w:marTop w:val="0"/>
      <w:marBottom w:val="0"/>
      <w:divBdr>
        <w:top w:val="none" w:sz="0" w:space="0" w:color="auto"/>
        <w:left w:val="none" w:sz="0" w:space="0" w:color="auto"/>
        <w:bottom w:val="none" w:sz="0" w:space="0" w:color="auto"/>
        <w:right w:val="none" w:sz="0" w:space="0" w:color="auto"/>
      </w:divBdr>
    </w:div>
    <w:div w:id="533345456">
      <w:bodyDiv w:val="1"/>
      <w:marLeft w:val="0"/>
      <w:marRight w:val="0"/>
      <w:marTop w:val="0"/>
      <w:marBottom w:val="0"/>
      <w:divBdr>
        <w:top w:val="none" w:sz="0" w:space="0" w:color="auto"/>
        <w:left w:val="none" w:sz="0" w:space="0" w:color="auto"/>
        <w:bottom w:val="none" w:sz="0" w:space="0" w:color="auto"/>
        <w:right w:val="none" w:sz="0" w:space="0" w:color="auto"/>
      </w:divBdr>
    </w:div>
    <w:div w:id="561139179">
      <w:bodyDiv w:val="1"/>
      <w:marLeft w:val="0"/>
      <w:marRight w:val="0"/>
      <w:marTop w:val="0"/>
      <w:marBottom w:val="0"/>
      <w:divBdr>
        <w:top w:val="none" w:sz="0" w:space="0" w:color="auto"/>
        <w:left w:val="none" w:sz="0" w:space="0" w:color="auto"/>
        <w:bottom w:val="none" w:sz="0" w:space="0" w:color="auto"/>
        <w:right w:val="none" w:sz="0" w:space="0" w:color="auto"/>
      </w:divBdr>
    </w:div>
    <w:div w:id="610166395">
      <w:bodyDiv w:val="1"/>
      <w:marLeft w:val="0"/>
      <w:marRight w:val="0"/>
      <w:marTop w:val="0"/>
      <w:marBottom w:val="0"/>
      <w:divBdr>
        <w:top w:val="none" w:sz="0" w:space="0" w:color="auto"/>
        <w:left w:val="none" w:sz="0" w:space="0" w:color="auto"/>
        <w:bottom w:val="none" w:sz="0" w:space="0" w:color="auto"/>
        <w:right w:val="none" w:sz="0" w:space="0" w:color="auto"/>
      </w:divBdr>
    </w:div>
    <w:div w:id="611204218">
      <w:bodyDiv w:val="1"/>
      <w:marLeft w:val="0"/>
      <w:marRight w:val="0"/>
      <w:marTop w:val="0"/>
      <w:marBottom w:val="0"/>
      <w:divBdr>
        <w:top w:val="none" w:sz="0" w:space="0" w:color="auto"/>
        <w:left w:val="none" w:sz="0" w:space="0" w:color="auto"/>
        <w:bottom w:val="none" w:sz="0" w:space="0" w:color="auto"/>
        <w:right w:val="none" w:sz="0" w:space="0" w:color="auto"/>
      </w:divBdr>
    </w:div>
    <w:div w:id="663314199">
      <w:bodyDiv w:val="1"/>
      <w:marLeft w:val="0"/>
      <w:marRight w:val="0"/>
      <w:marTop w:val="0"/>
      <w:marBottom w:val="0"/>
      <w:divBdr>
        <w:top w:val="none" w:sz="0" w:space="0" w:color="auto"/>
        <w:left w:val="none" w:sz="0" w:space="0" w:color="auto"/>
        <w:bottom w:val="none" w:sz="0" w:space="0" w:color="auto"/>
        <w:right w:val="none" w:sz="0" w:space="0" w:color="auto"/>
      </w:divBdr>
    </w:div>
    <w:div w:id="677393580">
      <w:bodyDiv w:val="1"/>
      <w:marLeft w:val="0"/>
      <w:marRight w:val="0"/>
      <w:marTop w:val="0"/>
      <w:marBottom w:val="0"/>
      <w:divBdr>
        <w:top w:val="none" w:sz="0" w:space="0" w:color="auto"/>
        <w:left w:val="none" w:sz="0" w:space="0" w:color="auto"/>
        <w:bottom w:val="none" w:sz="0" w:space="0" w:color="auto"/>
        <w:right w:val="none" w:sz="0" w:space="0" w:color="auto"/>
      </w:divBdr>
    </w:div>
    <w:div w:id="761953058">
      <w:bodyDiv w:val="1"/>
      <w:marLeft w:val="0"/>
      <w:marRight w:val="0"/>
      <w:marTop w:val="0"/>
      <w:marBottom w:val="0"/>
      <w:divBdr>
        <w:top w:val="none" w:sz="0" w:space="0" w:color="auto"/>
        <w:left w:val="none" w:sz="0" w:space="0" w:color="auto"/>
        <w:bottom w:val="none" w:sz="0" w:space="0" w:color="auto"/>
        <w:right w:val="none" w:sz="0" w:space="0" w:color="auto"/>
      </w:divBdr>
    </w:div>
    <w:div w:id="854878782">
      <w:bodyDiv w:val="1"/>
      <w:marLeft w:val="0"/>
      <w:marRight w:val="0"/>
      <w:marTop w:val="0"/>
      <w:marBottom w:val="0"/>
      <w:divBdr>
        <w:top w:val="none" w:sz="0" w:space="0" w:color="auto"/>
        <w:left w:val="none" w:sz="0" w:space="0" w:color="auto"/>
        <w:bottom w:val="none" w:sz="0" w:space="0" w:color="auto"/>
        <w:right w:val="none" w:sz="0" w:space="0" w:color="auto"/>
      </w:divBdr>
    </w:div>
    <w:div w:id="874543116">
      <w:bodyDiv w:val="1"/>
      <w:marLeft w:val="0"/>
      <w:marRight w:val="0"/>
      <w:marTop w:val="0"/>
      <w:marBottom w:val="0"/>
      <w:divBdr>
        <w:top w:val="none" w:sz="0" w:space="0" w:color="auto"/>
        <w:left w:val="none" w:sz="0" w:space="0" w:color="auto"/>
        <w:bottom w:val="none" w:sz="0" w:space="0" w:color="auto"/>
        <w:right w:val="none" w:sz="0" w:space="0" w:color="auto"/>
      </w:divBdr>
    </w:div>
    <w:div w:id="1008756706">
      <w:bodyDiv w:val="1"/>
      <w:marLeft w:val="0"/>
      <w:marRight w:val="0"/>
      <w:marTop w:val="0"/>
      <w:marBottom w:val="0"/>
      <w:divBdr>
        <w:top w:val="none" w:sz="0" w:space="0" w:color="auto"/>
        <w:left w:val="none" w:sz="0" w:space="0" w:color="auto"/>
        <w:bottom w:val="none" w:sz="0" w:space="0" w:color="auto"/>
        <w:right w:val="none" w:sz="0" w:space="0" w:color="auto"/>
      </w:divBdr>
    </w:div>
    <w:div w:id="1200510864">
      <w:bodyDiv w:val="1"/>
      <w:marLeft w:val="0"/>
      <w:marRight w:val="0"/>
      <w:marTop w:val="0"/>
      <w:marBottom w:val="0"/>
      <w:divBdr>
        <w:top w:val="none" w:sz="0" w:space="0" w:color="auto"/>
        <w:left w:val="none" w:sz="0" w:space="0" w:color="auto"/>
        <w:bottom w:val="none" w:sz="0" w:space="0" w:color="auto"/>
        <w:right w:val="none" w:sz="0" w:space="0" w:color="auto"/>
      </w:divBdr>
    </w:div>
    <w:div w:id="1208295184">
      <w:bodyDiv w:val="1"/>
      <w:marLeft w:val="0"/>
      <w:marRight w:val="0"/>
      <w:marTop w:val="0"/>
      <w:marBottom w:val="0"/>
      <w:divBdr>
        <w:top w:val="none" w:sz="0" w:space="0" w:color="auto"/>
        <w:left w:val="none" w:sz="0" w:space="0" w:color="auto"/>
        <w:bottom w:val="none" w:sz="0" w:space="0" w:color="auto"/>
        <w:right w:val="none" w:sz="0" w:space="0" w:color="auto"/>
      </w:divBdr>
    </w:div>
    <w:div w:id="1232689950">
      <w:bodyDiv w:val="1"/>
      <w:marLeft w:val="0"/>
      <w:marRight w:val="0"/>
      <w:marTop w:val="0"/>
      <w:marBottom w:val="0"/>
      <w:divBdr>
        <w:top w:val="none" w:sz="0" w:space="0" w:color="auto"/>
        <w:left w:val="none" w:sz="0" w:space="0" w:color="auto"/>
        <w:bottom w:val="none" w:sz="0" w:space="0" w:color="auto"/>
        <w:right w:val="none" w:sz="0" w:space="0" w:color="auto"/>
      </w:divBdr>
      <w:divsChild>
        <w:div w:id="541409559">
          <w:marLeft w:val="0"/>
          <w:marRight w:val="0"/>
          <w:marTop w:val="60"/>
          <w:marBottom w:val="0"/>
          <w:divBdr>
            <w:top w:val="single" w:sz="2" w:space="0" w:color="EBEBEB"/>
            <w:left w:val="single" w:sz="2" w:space="0" w:color="EBEBEB"/>
            <w:bottom w:val="single" w:sz="2" w:space="0" w:color="EBEBEB"/>
            <w:right w:val="single" w:sz="2" w:space="0" w:color="EBEBEB"/>
          </w:divBdr>
        </w:div>
        <w:div w:id="1026446954">
          <w:marLeft w:val="0"/>
          <w:marRight w:val="0"/>
          <w:marTop w:val="60"/>
          <w:marBottom w:val="0"/>
          <w:divBdr>
            <w:top w:val="single" w:sz="2" w:space="0" w:color="EBEBEB"/>
            <w:left w:val="single" w:sz="2" w:space="0" w:color="EBEBEB"/>
            <w:bottom w:val="single" w:sz="2" w:space="0" w:color="EBEBEB"/>
            <w:right w:val="single" w:sz="2" w:space="0" w:color="EBEBEB"/>
          </w:divBdr>
        </w:div>
      </w:divsChild>
    </w:div>
    <w:div w:id="1283462703">
      <w:bodyDiv w:val="1"/>
      <w:marLeft w:val="0"/>
      <w:marRight w:val="0"/>
      <w:marTop w:val="0"/>
      <w:marBottom w:val="0"/>
      <w:divBdr>
        <w:top w:val="none" w:sz="0" w:space="0" w:color="auto"/>
        <w:left w:val="none" w:sz="0" w:space="0" w:color="auto"/>
        <w:bottom w:val="none" w:sz="0" w:space="0" w:color="auto"/>
        <w:right w:val="none" w:sz="0" w:space="0" w:color="auto"/>
      </w:divBdr>
    </w:div>
    <w:div w:id="1326350121">
      <w:bodyDiv w:val="1"/>
      <w:marLeft w:val="0"/>
      <w:marRight w:val="0"/>
      <w:marTop w:val="0"/>
      <w:marBottom w:val="0"/>
      <w:divBdr>
        <w:top w:val="none" w:sz="0" w:space="0" w:color="auto"/>
        <w:left w:val="none" w:sz="0" w:space="0" w:color="auto"/>
        <w:bottom w:val="none" w:sz="0" w:space="0" w:color="auto"/>
        <w:right w:val="none" w:sz="0" w:space="0" w:color="auto"/>
      </w:divBdr>
    </w:div>
    <w:div w:id="1337078637">
      <w:bodyDiv w:val="1"/>
      <w:marLeft w:val="0"/>
      <w:marRight w:val="0"/>
      <w:marTop w:val="0"/>
      <w:marBottom w:val="0"/>
      <w:divBdr>
        <w:top w:val="none" w:sz="0" w:space="0" w:color="auto"/>
        <w:left w:val="none" w:sz="0" w:space="0" w:color="auto"/>
        <w:bottom w:val="none" w:sz="0" w:space="0" w:color="auto"/>
        <w:right w:val="none" w:sz="0" w:space="0" w:color="auto"/>
      </w:divBdr>
    </w:div>
    <w:div w:id="1383483494">
      <w:bodyDiv w:val="1"/>
      <w:marLeft w:val="0"/>
      <w:marRight w:val="0"/>
      <w:marTop w:val="0"/>
      <w:marBottom w:val="0"/>
      <w:divBdr>
        <w:top w:val="none" w:sz="0" w:space="0" w:color="auto"/>
        <w:left w:val="none" w:sz="0" w:space="0" w:color="auto"/>
        <w:bottom w:val="none" w:sz="0" w:space="0" w:color="auto"/>
        <w:right w:val="none" w:sz="0" w:space="0" w:color="auto"/>
      </w:divBdr>
    </w:div>
    <w:div w:id="1413966865">
      <w:bodyDiv w:val="1"/>
      <w:marLeft w:val="0"/>
      <w:marRight w:val="0"/>
      <w:marTop w:val="0"/>
      <w:marBottom w:val="0"/>
      <w:divBdr>
        <w:top w:val="none" w:sz="0" w:space="0" w:color="auto"/>
        <w:left w:val="none" w:sz="0" w:space="0" w:color="auto"/>
        <w:bottom w:val="none" w:sz="0" w:space="0" w:color="auto"/>
        <w:right w:val="none" w:sz="0" w:space="0" w:color="auto"/>
      </w:divBdr>
    </w:div>
    <w:div w:id="1425564407">
      <w:bodyDiv w:val="1"/>
      <w:marLeft w:val="0"/>
      <w:marRight w:val="0"/>
      <w:marTop w:val="0"/>
      <w:marBottom w:val="0"/>
      <w:divBdr>
        <w:top w:val="none" w:sz="0" w:space="0" w:color="auto"/>
        <w:left w:val="none" w:sz="0" w:space="0" w:color="auto"/>
        <w:bottom w:val="none" w:sz="0" w:space="0" w:color="auto"/>
        <w:right w:val="none" w:sz="0" w:space="0" w:color="auto"/>
      </w:divBdr>
    </w:div>
    <w:div w:id="1504127355">
      <w:bodyDiv w:val="1"/>
      <w:marLeft w:val="0"/>
      <w:marRight w:val="0"/>
      <w:marTop w:val="0"/>
      <w:marBottom w:val="0"/>
      <w:divBdr>
        <w:top w:val="none" w:sz="0" w:space="0" w:color="auto"/>
        <w:left w:val="none" w:sz="0" w:space="0" w:color="auto"/>
        <w:bottom w:val="none" w:sz="0" w:space="0" w:color="auto"/>
        <w:right w:val="none" w:sz="0" w:space="0" w:color="auto"/>
      </w:divBdr>
    </w:div>
    <w:div w:id="1524513150">
      <w:bodyDiv w:val="1"/>
      <w:marLeft w:val="0"/>
      <w:marRight w:val="0"/>
      <w:marTop w:val="0"/>
      <w:marBottom w:val="0"/>
      <w:divBdr>
        <w:top w:val="none" w:sz="0" w:space="0" w:color="auto"/>
        <w:left w:val="none" w:sz="0" w:space="0" w:color="auto"/>
        <w:bottom w:val="none" w:sz="0" w:space="0" w:color="auto"/>
        <w:right w:val="none" w:sz="0" w:space="0" w:color="auto"/>
      </w:divBdr>
    </w:div>
    <w:div w:id="1541282632">
      <w:bodyDiv w:val="1"/>
      <w:marLeft w:val="0"/>
      <w:marRight w:val="0"/>
      <w:marTop w:val="0"/>
      <w:marBottom w:val="0"/>
      <w:divBdr>
        <w:top w:val="none" w:sz="0" w:space="0" w:color="auto"/>
        <w:left w:val="none" w:sz="0" w:space="0" w:color="auto"/>
        <w:bottom w:val="none" w:sz="0" w:space="0" w:color="auto"/>
        <w:right w:val="none" w:sz="0" w:space="0" w:color="auto"/>
      </w:divBdr>
    </w:div>
    <w:div w:id="1685861181">
      <w:bodyDiv w:val="1"/>
      <w:marLeft w:val="0"/>
      <w:marRight w:val="0"/>
      <w:marTop w:val="0"/>
      <w:marBottom w:val="0"/>
      <w:divBdr>
        <w:top w:val="none" w:sz="0" w:space="0" w:color="auto"/>
        <w:left w:val="none" w:sz="0" w:space="0" w:color="auto"/>
        <w:bottom w:val="none" w:sz="0" w:space="0" w:color="auto"/>
        <w:right w:val="none" w:sz="0" w:space="0" w:color="auto"/>
      </w:divBdr>
    </w:div>
    <w:div w:id="1692537004">
      <w:bodyDiv w:val="1"/>
      <w:marLeft w:val="0"/>
      <w:marRight w:val="0"/>
      <w:marTop w:val="0"/>
      <w:marBottom w:val="0"/>
      <w:divBdr>
        <w:top w:val="none" w:sz="0" w:space="0" w:color="auto"/>
        <w:left w:val="none" w:sz="0" w:space="0" w:color="auto"/>
        <w:bottom w:val="none" w:sz="0" w:space="0" w:color="auto"/>
        <w:right w:val="none" w:sz="0" w:space="0" w:color="auto"/>
      </w:divBdr>
    </w:div>
    <w:div w:id="1695229404">
      <w:bodyDiv w:val="1"/>
      <w:marLeft w:val="0"/>
      <w:marRight w:val="0"/>
      <w:marTop w:val="0"/>
      <w:marBottom w:val="0"/>
      <w:divBdr>
        <w:top w:val="none" w:sz="0" w:space="0" w:color="auto"/>
        <w:left w:val="none" w:sz="0" w:space="0" w:color="auto"/>
        <w:bottom w:val="none" w:sz="0" w:space="0" w:color="auto"/>
        <w:right w:val="none" w:sz="0" w:space="0" w:color="auto"/>
      </w:divBdr>
    </w:div>
    <w:div w:id="1698235396">
      <w:bodyDiv w:val="1"/>
      <w:marLeft w:val="0"/>
      <w:marRight w:val="0"/>
      <w:marTop w:val="0"/>
      <w:marBottom w:val="0"/>
      <w:divBdr>
        <w:top w:val="none" w:sz="0" w:space="0" w:color="auto"/>
        <w:left w:val="none" w:sz="0" w:space="0" w:color="auto"/>
        <w:bottom w:val="none" w:sz="0" w:space="0" w:color="auto"/>
        <w:right w:val="none" w:sz="0" w:space="0" w:color="auto"/>
      </w:divBdr>
    </w:div>
    <w:div w:id="1809937582">
      <w:bodyDiv w:val="1"/>
      <w:marLeft w:val="0"/>
      <w:marRight w:val="0"/>
      <w:marTop w:val="0"/>
      <w:marBottom w:val="0"/>
      <w:divBdr>
        <w:top w:val="none" w:sz="0" w:space="0" w:color="auto"/>
        <w:left w:val="none" w:sz="0" w:space="0" w:color="auto"/>
        <w:bottom w:val="none" w:sz="0" w:space="0" w:color="auto"/>
        <w:right w:val="none" w:sz="0" w:space="0" w:color="auto"/>
      </w:divBdr>
    </w:div>
    <w:div w:id="1897889331">
      <w:bodyDiv w:val="1"/>
      <w:marLeft w:val="0"/>
      <w:marRight w:val="0"/>
      <w:marTop w:val="0"/>
      <w:marBottom w:val="0"/>
      <w:divBdr>
        <w:top w:val="none" w:sz="0" w:space="0" w:color="auto"/>
        <w:left w:val="none" w:sz="0" w:space="0" w:color="auto"/>
        <w:bottom w:val="none" w:sz="0" w:space="0" w:color="auto"/>
        <w:right w:val="none" w:sz="0" w:space="0" w:color="auto"/>
      </w:divBdr>
    </w:div>
    <w:div w:id="2073888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73C34-7B35-464F-B18B-BB4BD6373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15</Pages>
  <Words>8368</Words>
  <Characters>50632</Characters>
  <Application>Microsoft Office Word</Application>
  <DocSecurity>0</DocSecurity>
  <Lines>88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dc:creator>
  <cp:keywords/>
  <dc:description/>
  <cp:lastModifiedBy>Liao, Minxue</cp:lastModifiedBy>
  <cp:revision>480</cp:revision>
  <cp:lastPrinted>2025-12-08T22:23:00Z</cp:lastPrinted>
  <dcterms:created xsi:type="dcterms:W3CDTF">2025-10-08T14:34:00Z</dcterms:created>
  <dcterms:modified xsi:type="dcterms:W3CDTF">2026-01-2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